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4FD75A" w14:textId="77777777" w:rsidR="00D02309" w:rsidRPr="002F2A14" w:rsidRDefault="00D02309" w:rsidP="00D02309">
      <w:pPr>
        <w:pStyle w:val="PaperTitle"/>
        <w:rPr>
          <w:sz w:val="24"/>
          <w:szCs w:val="24"/>
        </w:rPr>
      </w:pPr>
      <w:r w:rsidRPr="002F2A14">
        <w:t xml:space="preserve">The Performance Analysis Vertical Propeller Turbine with 4 Model Guide Vane Dan Blade by Using CFD </w:t>
      </w:r>
    </w:p>
    <w:p w14:paraId="46057296" w14:textId="3C059563" w:rsidR="00D02309" w:rsidRPr="002F2A14" w:rsidRDefault="00D02309" w:rsidP="00D02309">
      <w:pPr>
        <w:pStyle w:val="AuthorName"/>
        <w:rPr>
          <w:b/>
          <w:szCs w:val="28"/>
        </w:rPr>
      </w:pPr>
      <w:r w:rsidRPr="002F2A14">
        <w:t xml:space="preserve">Ali </w:t>
      </w:r>
      <w:proofErr w:type="spellStart"/>
      <w:r w:rsidRPr="002F2A14">
        <w:t>Mokhtar</w:t>
      </w:r>
      <w:r w:rsidRPr="002F2A14">
        <w:rPr>
          <w:vertAlign w:val="superscript"/>
        </w:rPr>
        <w:t>a</w:t>
      </w:r>
      <w:proofErr w:type="spellEnd"/>
      <w:r w:rsidRPr="002F2A14">
        <w:rPr>
          <w:vertAlign w:val="superscript"/>
        </w:rPr>
        <w:t>)</w:t>
      </w:r>
      <w:r w:rsidRPr="002F2A14">
        <w:t xml:space="preserve">, Achmad </w:t>
      </w:r>
      <w:proofErr w:type="spellStart"/>
      <w:r w:rsidRPr="002F2A14">
        <w:t>Fauzan</w:t>
      </w:r>
      <w:proofErr w:type="spellEnd"/>
      <w:r w:rsidRPr="002F2A14">
        <w:t xml:space="preserve"> Hery </w:t>
      </w:r>
      <w:proofErr w:type="spellStart"/>
      <w:r w:rsidRPr="002F2A14">
        <w:t>Soegiharto</w:t>
      </w:r>
      <w:r w:rsidRPr="002F2A14">
        <w:rPr>
          <w:vertAlign w:val="superscript"/>
        </w:rPr>
        <w:t>b</w:t>
      </w:r>
      <w:proofErr w:type="spellEnd"/>
      <w:r w:rsidRPr="002F2A14">
        <w:rPr>
          <w:vertAlign w:val="superscript"/>
        </w:rPr>
        <w:t>)</w:t>
      </w:r>
      <w:r w:rsidRPr="002F2A14">
        <w:t xml:space="preserve">, Bayu Riki </w:t>
      </w:r>
      <w:proofErr w:type="spellStart"/>
      <w:r w:rsidRPr="002F2A14">
        <w:t>Duwi</w:t>
      </w:r>
      <w:proofErr w:type="spellEnd"/>
      <w:r w:rsidRPr="002F2A14">
        <w:t xml:space="preserve"> </w:t>
      </w:r>
      <w:proofErr w:type="spellStart"/>
      <w:r w:rsidRPr="002F2A14">
        <w:t>Cahyo</w:t>
      </w:r>
      <w:r w:rsidRPr="002F2A14">
        <w:rPr>
          <w:vertAlign w:val="superscript"/>
        </w:rPr>
        <w:t>c</w:t>
      </w:r>
      <w:proofErr w:type="spellEnd"/>
      <w:r w:rsidRPr="002F2A14">
        <w:rPr>
          <w:vertAlign w:val="superscript"/>
        </w:rPr>
        <w:t>)</w:t>
      </w:r>
      <w:r w:rsidRPr="002F2A14">
        <w:t xml:space="preserve">, </w:t>
      </w:r>
      <w:proofErr w:type="spellStart"/>
      <w:r w:rsidRPr="002F2A14">
        <w:t>Andinusa</w:t>
      </w:r>
      <w:proofErr w:type="spellEnd"/>
      <w:r w:rsidRPr="002F2A14">
        <w:t xml:space="preserve"> </w:t>
      </w:r>
      <w:proofErr w:type="spellStart"/>
      <w:r w:rsidRPr="002F2A14">
        <w:t>Rahmandika</w:t>
      </w:r>
      <w:r w:rsidRPr="002F2A14">
        <w:rPr>
          <w:vertAlign w:val="superscript"/>
        </w:rPr>
        <w:t>d</w:t>
      </w:r>
      <w:proofErr w:type="spellEnd"/>
      <w:r w:rsidRPr="002F2A14">
        <w:rPr>
          <w:vertAlign w:val="superscript"/>
        </w:rPr>
        <w:t>)</w:t>
      </w:r>
      <w:r w:rsidRPr="002F2A14">
        <w:t xml:space="preserve">, and Muhammad Steven </w:t>
      </w:r>
      <w:proofErr w:type="spellStart"/>
      <w:r w:rsidRPr="002F2A14">
        <w:t>Hiu</w:t>
      </w:r>
      <w:r w:rsidRPr="002F2A14">
        <w:rPr>
          <w:vertAlign w:val="superscript"/>
        </w:rPr>
        <w:t>e</w:t>
      </w:r>
      <w:proofErr w:type="spellEnd"/>
      <w:r w:rsidRPr="002F2A14">
        <w:rPr>
          <w:vertAlign w:val="superscript"/>
        </w:rPr>
        <w:t>)</w:t>
      </w:r>
    </w:p>
    <w:p w14:paraId="5A09B304" w14:textId="3D40C9D6" w:rsidR="00D02309" w:rsidRPr="00011CD2" w:rsidRDefault="00D02309" w:rsidP="00011CD2">
      <w:pPr>
        <w:pStyle w:val="AuthorAffiliation"/>
      </w:pPr>
      <w:r w:rsidRPr="00011CD2">
        <w:t xml:space="preserve">Department of Mechanical Engineering, University of Muhammadiyah Malang, Malang, Indonesia </w:t>
      </w:r>
    </w:p>
    <w:p w14:paraId="41258814" w14:textId="77777777" w:rsidR="00D02309" w:rsidRPr="002F2A14" w:rsidRDefault="00D02309" w:rsidP="00D02309">
      <w:pPr>
        <w:pStyle w:val="AuthorAffiliation"/>
        <w:jc w:val="left"/>
        <w:rPr>
          <w:i w:val="0"/>
        </w:rPr>
      </w:pPr>
    </w:p>
    <w:p w14:paraId="57E2491F" w14:textId="798BEC88" w:rsidR="00D02309" w:rsidRPr="002F2A14" w:rsidRDefault="00D02309" w:rsidP="00D02309">
      <w:pPr>
        <w:pStyle w:val="AuthorEmail"/>
      </w:pPr>
      <w:r w:rsidRPr="002F2A14">
        <w:rPr>
          <w:vertAlign w:val="superscript"/>
        </w:rPr>
        <w:t>a)</w:t>
      </w:r>
      <w:r w:rsidR="00F830A1">
        <w:rPr>
          <w:vertAlign w:val="superscript"/>
        </w:rPr>
        <w:t xml:space="preserve"> </w:t>
      </w:r>
      <w:r w:rsidRPr="002F2A14">
        <w:t>Corresponding author: alimokhtar@umm.ac.id</w:t>
      </w:r>
    </w:p>
    <w:p w14:paraId="1F1C0CA5" w14:textId="07FE1CCA" w:rsidR="00D02309" w:rsidRPr="002F2A14" w:rsidRDefault="00D02309" w:rsidP="00D02309">
      <w:pPr>
        <w:pStyle w:val="AuthorEmail"/>
      </w:pPr>
      <w:r w:rsidRPr="002F2A14">
        <w:rPr>
          <w:vertAlign w:val="superscript"/>
        </w:rPr>
        <w:t>b)</w:t>
      </w:r>
      <w:r w:rsidR="00F830A1">
        <w:rPr>
          <w:vertAlign w:val="superscript"/>
        </w:rPr>
        <w:t xml:space="preserve"> </w:t>
      </w:r>
      <w:r w:rsidRPr="002F2A14">
        <w:t>achmadfauzan@umm.ac.id</w:t>
      </w:r>
    </w:p>
    <w:p w14:paraId="121DDC61" w14:textId="77777777" w:rsidR="00D02309" w:rsidRPr="002F2A14" w:rsidRDefault="00D02309" w:rsidP="00D02309">
      <w:pPr>
        <w:pStyle w:val="AuthorEmail"/>
      </w:pPr>
      <w:r w:rsidRPr="002F2A14">
        <w:rPr>
          <w:vertAlign w:val="superscript"/>
        </w:rPr>
        <w:t xml:space="preserve">c) </w:t>
      </w:r>
      <w:r w:rsidRPr="002F2A14">
        <w:t>bayuriki@gmail.com</w:t>
      </w:r>
    </w:p>
    <w:p w14:paraId="1E9C1ED3" w14:textId="3AA31CC4" w:rsidR="00D02309" w:rsidRPr="002F2A14" w:rsidRDefault="00D02309" w:rsidP="00D02309">
      <w:pPr>
        <w:pStyle w:val="AuthorEmail"/>
      </w:pPr>
      <w:r w:rsidRPr="002F2A14">
        <w:rPr>
          <w:vertAlign w:val="superscript"/>
        </w:rPr>
        <w:t>d)</w:t>
      </w:r>
      <w:r w:rsidR="00F830A1">
        <w:rPr>
          <w:vertAlign w:val="superscript"/>
        </w:rPr>
        <w:t xml:space="preserve"> </w:t>
      </w:r>
      <w:r w:rsidRPr="002F2A14">
        <w:t>andinusa@mm.ac.id</w:t>
      </w:r>
    </w:p>
    <w:p w14:paraId="66575739" w14:textId="1E936B90" w:rsidR="00D02309" w:rsidRPr="002F2A14" w:rsidRDefault="00D02309" w:rsidP="00D02309">
      <w:pPr>
        <w:pStyle w:val="AuthorEmail"/>
      </w:pPr>
      <w:r w:rsidRPr="002F2A14">
        <w:rPr>
          <w:vertAlign w:val="superscript"/>
        </w:rPr>
        <w:t>e)</w:t>
      </w:r>
      <w:r w:rsidR="00F830A1">
        <w:rPr>
          <w:vertAlign w:val="superscript"/>
        </w:rPr>
        <w:t xml:space="preserve"> </w:t>
      </w:r>
      <w:r w:rsidRPr="002F2A14">
        <w:t>stevenhiu68@gmail.com</w:t>
      </w:r>
    </w:p>
    <w:p w14:paraId="3FBA05FD" w14:textId="77777777" w:rsidR="00D02309" w:rsidRPr="002F2A14" w:rsidRDefault="00D02309" w:rsidP="00D02309">
      <w:pPr>
        <w:pStyle w:val="Abstract"/>
        <w:rPr>
          <w:color w:val="333333"/>
          <w:szCs w:val="18"/>
        </w:rPr>
      </w:pPr>
      <w:r w:rsidRPr="002F2A14">
        <w:rPr>
          <w:b/>
        </w:rPr>
        <w:t xml:space="preserve">Abstract. </w:t>
      </w:r>
      <w:r w:rsidRPr="002F2A14">
        <w:rPr>
          <w:rStyle w:val="Emphasis"/>
          <w:szCs w:val="18"/>
        </w:rPr>
        <w:t xml:space="preserve">To optimize the performance of the </w:t>
      </w:r>
      <w:proofErr w:type="spellStart"/>
      <w:r w:rsidRPr="002F2A14">
        <w:rPr>
          <w:rStyle w:val="Emphasis"/>
          <w:szCs w:val="18"/>
        </w:rPr>
        <w:t>Boonpring</w:t>
      </w:r>
      <w:proofErr w:type="spellEnd"/>
      <w:r w:rsidRPr="002F2A14">
        <w:rPr>
          <w:rStyle w:val="Emphasis"/>
          <w:szCs w:val="18"/>
        </w:rPr>
        <w:t xml:space="preserve"> Mini-Hydro Power Plant, an experimental approach using CFD simulation methods is necessary. This approach aims to evaluate the performance of the vertical axis propeller turbine by altering the guide vane and fixed blade models. The modifications include varying the number of guide vanes and vertical blades across four different models. CFD results with the same water flow rate and head show that changes in the number of guide vanes and vertical blades have a significant impact on the turbine's output power. The analysis results indicate that the torque and power output of the turbines are not constant and vary depending on the number of blades used. Generally, turbines with 5 blades produce greater torque and power compared to turbines with 3 blades. For example, the torque for Type-1 and Type-2 turbines is 3023.21 Nm and 2707.86 Nm, respectively, whereas the torque for Type-3 and Type-4 turbines is 1967.37 Nm and 2014.4 Nm. These findings suggest that a higher number of blades on a water turbine contributes to an increased cross-sectional area exposed to the fluid, which in turn enhances the shaft rotation. Consequently, turbines with more blades produce higher torque and power. Therefore, increasing the number of blades can be an effective strategy for improving the performance of water turbines.</w:t>
      </w:r>
    </w:p>
    <w:p w14:paraId="5E84A468" w14:textId="77777777" w:rsidR="00D02309" w:rsidRPr="002F2A14" w:rsidRDefault="00D02309" w:rsidP="00D02309">
      <w:pPr>
        <w:pStyle w:val="Abstract"/>
        <w:rPr>
          <w:lang w:val="id-ID"/>
        </w:rPr>
      </w:pPr>
      <w:r w:rsidRPr="002F2A14">
        <w:rPr>
          <w:b/>
        </w:rPr>
        <w:t>Keywords:</w:t>
      </w:r>
      <w:r w:rsidRPr="002F2A14">
        <w:t xml:space="preserve"> guide vane, blade </w:t>
      </w:r>
      <w:proofErr w:type="spellStart"/>
      <w:r w:rsidRPr="002F2A14">
        <w:t>turbin</w:t>
      </w:r>
      <w:proofErr w:type="spellEnd"/>
      <w:r w:rsidRPr="002F2A14">
        <w:t xml:space="preserve">, </w:t>
      </w:r>
      <w:proofErr w:type="spellStart"/>
      <w:r w:rsidRPr="002F2A14">
        <w:t>ansys</w:t>
      </w:r>
      <w:proofErr w:type="spellEnd"/>
      <w:r w:rsidRPr="002F2A14">
        <w:t xml:space="preserve"> fluent </w:t>
      </w:r>
      <w:proofErr w:type="spellStart"/>
      <w:r w:rsidRPr="002F2A14">
        <w:t>cfd</w:t>
      </w:r>
      <w:proofErr w:type="spellEnd"/>
      <w:r w:rsidRPr="002F2A14">
        <w:rPr>
          <w:lang w:val="id-ID"/>
        </w:rPr>
        <w:t>.</w:t>
      </w:r>
    </w:p>
    <w:p w14:paraId="21A42065" w14:textId="77777777" w:rsidR="00D02309" w:rsidRPr="002F2A14" w:rsidRDefault="00D02309" w:rsidP="00D02309">
      <w:pPr>
        <w:pStyle w:val="Heading1"/>
      </w:pPr>
      <w:r w:rsidRPr="002F2A14">
        <w:t>INTRODUCTION</w:t>
      </w:r>
    </w:p>
    <w:p w14:paraId="307B8AC6" w14:textId="7A7B9EF2" w:rsidR="00D02309" w:rsidRPr="00F830A1" w:rsidRDefault="00D02309" w:rsidP="00D02309">
      <w:pPr>
        <w:pStyle w:val="Paragraph"/>
        <w:rPr>
          <w:rStyle w:val="Emphasis"/>
          <w:i/>
          <w:iCs/>
        </w:rPr>
      </w:pPr>
      <w:r w:rsidRPr="00F830A1">
        <w:rPr>
          <w:rStyle w:val="Emphasis"/>
        </w:rPr>
        <w:t>One of the most crucial needs today is the need for electrical energy. Experts are currently studying more practical and efficient ways to utilize fluid flow. In this study, experts are exploring the use of water flow as a renewable energy source by employing water turbines</w:t>
      </w:r>
      <w:r w:rsidR="007A3592" w:rsidRPr="00F830A1">
        <w:rPr>
          <w:rStyle w:val="Emphasis"/>
        </w:rPr>
        <w:t xml:space="preserve"> </w:t>
      </w:r>
      <w:r w:rsidR="007A3592" w:rsidRPr="00F830A1">
        <w:rPr>
          <w:rStyle w:val="Emphasis"/>
          <w:i/>
          <w:iCs/>
        </w:rPr>
        <w:fldChar w:fldCharType="begin"/>
      </w:r>
      <w:r w:rsidR="007A3592" w:rsidRPr="00F830A1">
        <w:rPr>
          <w:rStyle w:val="Emphasis"/>
        </w:rPr>
        <w:instrText xml:space="preserve"> ADDIN EN.CITE &lt;EndNote&gt;&lt;Cite&gt;&lt;Author&gt;Abeykoon&lt;/Author&gt;&lt;Year&gt;2022&lt;/Year&gt;&lt;RecNum&gt;448&lt;/RecNum&gt;&lt;DisplayText&gt;[1]&lt;/DisplayText&gt;&lt;record&gt;&lt;rec-number&gt;448&lt;/rec-number&gt;&lt;foreign-keys&gt;&lt;key app="EN" db-id="eaef9z0r4arxzme00pu5awe2zz95xfsxd2xp" timestamp="1729441630"&gt;448&lt;/key&gt;&lt;/foreign-keys&gt;&lt;ref-type name="Journal Article"&gt;17&lt;/ref-type&gt;&lt;contributors&gt;&lt;authors&gt;&lt;author&gt;Abeykoon, Chamil&lt;/author&gt;&lt;/authors&gt;&lt;/contributors&gt;&lt;titles&gt;&lt;title&gt;Modelling and Optimisation of a Kaplan Turbine - a Comprehensive Theoretical and CFD Study&lt;/title&gt;&lt;secondary-title&gt;Cleaner Energy Systems&lt;/secondary-title&gt;&lt;/titles&gt;&lt;periodical&gt;&lt;full-title&gt;Cleaner energy systems&lt;/full-title&gt;&lt;/periodical&gt;&lt;pages&gt;31&lt;/pages&gt;&lt;volume&gt;3&lt;/volume&gt;&lt;dates&gt;&lt;year&gt;2022&lt;/year&gt;&lt;/dates&gt;&lt;publisher&gt;Elsevier&lt;/publisher&gt;&lt;isbn&gt;2772-7831&lt;/isbn&gt;&lt;urls&gt;&lt;/urls&gt;&lt;/record&gt;&lt;/Cite&gt;&lt;/EndNote&gt;</w:instrText>
      </w:r>
      <w:r w:rsidR="007A3592" w:rsidRPr="00F830A1">
        <w:rPr>
          <w:rStyle w:val="Emphasis"/>
          <w:i/>
          <w:iCs/>
        </w:rPr>
        <w:fldChar w:fldCharType="separate"/>
      </w:r>
      <w:r w:rsidR="007A3592" w:rsidRPr="00F830A1">
        <w:rPr>
          <w:rStyle w:val="Emphasis"/>
        </w:rPr>
        <w:t>[1]</w:t>
      </w:r>
      <w:r w:rsidR="007A3592" w:rsidRPr="00F830A1">
        <w:rPr>
          <w:rStyle w:val="Emphasis"/>
          <w:i/>
          <w:iCs/>
        </w:rPr>
        <w:fldChar w:fldCharType="end"/>
      </w:r>
      <w:r w:rsidRPr="00F830A1">
        <w:rPr>
          <w:rStyle w:val="Emphasis"/>
        </w:rPr>
        <w:t>. The application of water turbines for electricity generation is known as micro-hydro power plants (MHPP). MHPPs are small-scale power generation systems that use water power as the driving force. The water sources used include irrigation channels, rivers, or natural waterfalls that have specific head and flow rates</w:t>
      </w:r>
      <w:r w:rsidR="007A3592" w:rsidRPr="00F830A1">
        <w:rPr>
          <w:rStyle w:val="Emphasis"/>
        </w:rPr>
        <w:t xml:space="preserve"> </w:t>
      </w:r>
      <w:r w:rsidR="007A3592" w:rsidRPr="00F830A1">
        <w:rPr>
          <w:rStyle w:val="Emphasis"/>
          <w:i/>
          <w:iCs/>
        </w:rPr>
        <w:fldChar w:fldCharType="begin"/>
      </w:r>
      <w:r w:rsidR="007A3592" w:rsidRPr="00F830A1">
        <w:rPr>
          <w:rStyle w:val="Emphasis"/>
        </w:rPr>
        <w:instrText xml:space="preserve"> ADDIN EN.CITE &lt;EndNote&gt;&lt;Cite&gt;&lt;Author&gt;Hariyadi&lt;/Author&gt;&lt;Year&gt;2017&lt;/Year&gt;&lt;RecNum&gt;446&lt;/RecNum&gt;&lt;DisplayText&gt;[2]&lt;/DisplayText&gt;&lt;record&gt;&lt;rec-number&gt;446&lt;/rec-number&gt;&lt;foreign-keys&gt;&lt;key app="EN" db-id="eaef9z0r4arxzme00pu5awe2zz95xfsxd2xp" timestamp="1729441489"&gt;446&lt;/key&gt;&lt;/foreign-keys&gt;&lt;ref-type name="Journal Article"&gt;17&lt;/ref-type&gt;&lt;contributors&gt;&lt;authors&gt;&lt;author&gt;Hariyadi, Dedy&lt;/author&gt;&lt;/authors&gt;&lt;/contributors&gt;&lt;titles&gt;&lt;title&gt;Perancangan Turbin Propeller Di Desa Sanankerto&lt;/title&gt;&lt;secondary-title&gt;Journal of Chemical Information and Modeling&lt;/secondary-title&gt;&lt;/titles&gt;&lt;periodical&gt;&lt;full-title&gt;Journal of Chemical Information and Modeling&lt;/full-title&gt;&lt;/periodical&gt;&lt;pages&gt;4-24&lt;/pages&gt;&lt;volume&gt;4&lt;/volume&gt;&lt;dates&gt;&lt;year&gt;2017&lt;/year&gt;&lt;/dates&gt;&lt;urls&gt;&lt;/urls&gt;&lt;/record&gt;&lt;/Cite&gt;&lt;/EndNote&gt;</w:instrText>
      </w:r>
      <w:r w:rsidR="007A3592" w:rsidRPr="00F830A1">
        <w:rPr>
          <w:rStyle w:val="Emphasis"/>
          <w:i/>
          <w:iCs/>
        </w:rPr>
        <w:fldChar w:fldCharType="separate"/>
      </w:r>
      <w:r w:rsidR="007A3592" w:rsidRPr="00F830A1">
        <w:rPr>
          <w:rStyle w:val="Emphasis"/>
        </w:rPr>
        <w:t>[2]</w:t>
      </w:r>
      <w:r w:rsidR="007A3592" w:rsidRPr="00F830A1">
        <w:rPr>
          <w:rStyle w:val="Emphasis"/>
          <w:i/>
          <w:iCs/>
        </w:rPr>
        <w:fldChar w:fldCharType="end"/>
      </w:r>
      <w:r w:rsidRPr="00F830A1">
        <w:rPr>
          <w:rStyle w:val="Emphasis"/>
        </w:rPr>
        <w:t>.</w:t>
      </w:r>
    </w:p>
    <w:p w14:paraId="0E879DBB" w14:textId="08B07031" w:rsidR="00D02309" w:rsidRPr="00F830A1" w:rsidRDefault="00D02309" w:rsidP="00D02309">
      <w:pPr>
        <w:pStyle w:val="Paragraph"/>
        <w:rPr>
          <w:rStyle w:val="Emphasis"/>
          <w:i/>
          <w:iCs/>
        </w:rPr>
      </w:pPr>
      <w:r w:rsidRPr="00F830A1">
        <w:rPr>
          <w:rStyle w:val="Emphasis"/>
        </w:rPr>
        <w:t xml:space="preserve">The irrigation channel in Boon Pring Village, Malang Regency, has characteristics that make it suitable for use in an MHPP. The Boon Pring MHPP is located in </w:t>
      </w:r>
      <w:proofErr w:type="spellStart"/>
      <w:r w:rsidRPr="00F830A1">
        <w:rPr>
          <w:rStyle w:val="Emphasis"/>
        </w:rPr>
        <w:t>Sanankerto</w:t>
      </w:r>
      <w:proofErr w:type="spellEnd"/>
      <w:r w:rsidRPr="00F830A1">
        <w:rPr>
          <w:rStyle w:val="Emphasis"/>
        </w:rPr>
        <w:t xml:space="preserve"> Village, Turen District. The Boon Pring MHPP utilizes a vertical axis propeller turbine with a water flow rate of 0.50 m³/s, a head of 3.5 meters, and generates a power output of 13.734 kW. This MHPP in the Boon Pring area is used to provide lighting for the surrounding area of the eco-tourism site</w:t>
      </w:r>
      <w:r w:rsidR="007A3592" w:rsidRPr="00F830A1">
        <w:rPr>
          <w:rStyle w:val="Emphasis"/>
        </w:rPr>
        <w:t xml:space="preserve"> </w:t>
      </w:r>
      <w:r w:rsidR="007A3592" w:rsidRPr="00F830A1">
        <w:rPr>
          <w:rStyle w:val="Emphasis"/>
          <w:i/>
          <w:iCs/>
        </w:rPr>
        <w:fldChar w:fldCharType="begin"/>
      </w:r>
      <w:r w:rsidR="007A3592" w:rsidRPr="00F830A1">
        <w:rPr>
          <w:rStyle w:val="Emphasis"/>
        </w:rPr>
        <w:instrText xml:space="preserve"> ADDIN EN.CITE &lt;EndNote&gt;&lt;Cite&gt;&lt;Author&gt;Sanusi&lt;/Author&gt;&lt;Year&gt;2017&lt;/Year&gt;&lt;RecNum&gt;447&lt;/RecNum&gt;&lt;DisplayText&gt;[3]&lt;/DisplayText&gt;&lt;record&gt;&lt;rec-number&gt;447&lt;/rec-number&gt;&lt;foreign-keys&gt;&lt;key app="EN" db-id="eaef9z0r4arxzme00pu5awe2zz95xfsxd2xp" timestamp="1729441598"&gt;447&lt;/key&gt;&lt;/foreign-keys&gt;&lt;ref-type name="Journal Article"&gt;17&lt;/ref-type&gt;&lt;contributors&gt;&lt;authors&gt;&lt;author&gt;Sanusi, Arifin&lt;/author&gt;&lt;/authors&gt;&lt;/contributors&gt;&lt;titles&gt;&lt;title&gt;Simulasi Aliran Fluida pada Blade Rotor Turbin Angin Savonius dengan Computation Fluid Dynamics (CFD)&lt;/title&gt;&lt;secondary-title&gt;LONTAR Jurnal Teknik Mesin Undana&lt;/secondary-title&gt;&lt;/titles&gt;&lt;periodical&gt;&lt;full-title&gt;LONTAR Jurnal Teknik Mesin Undana&lt;/full-title&gt;&lt;/periodical&gt;&lt;pages&gt;11-15&lt;/pages&gt;&lt;volume&gt;4&lt;/volume&gt;&lt;number&gt;1&lt;/number&gt;&lt;dates&gt;&lt;year&gt;2017&lt;/year&gt;&lt;/dates&gt;&lt;isbn&gt;2407-3555&lt;/isbn&gt;&lt;urls&gt;&lt;/urls&gt;&lt;/record&gt;&lt;/Cite&gt;&lt;/EndNote&gt;</w:instrText>
      </w:r>
      <w:r w:rsidR="007A3592" w:rsidRPr="00F830A1">
        <w:rPr>
          <w:rStyle w:val="Emphasis"/>
          <w:i/>
          <w:iCs/>
        </w:rPr>
        <w:fldChar w:fldCharType="separate"/>
      </w:r>
      <w:r w:rsidR="007A3592" w:rsidRPr="00F830A1">
        <w:rPr>
          <w:rStyle w:val="Emphasis"/>
        </w:rPr>
        <w:t>[3]</w:t>
      </w:r>
      <w:r w:rsidR="007A3592" w:rsidRPr="00F830A1">
        <w:rPr>
          <w:rStyle w:val="Emphasis"/>
          <w:i/>
          <w:iCs/>
        </w:rPr>
        <w:fldChar w:fldCharType="end"/>
      </w:r>
      <w:r w:rsidRPr="00F830A1">
        <w:rPr>
          <w:rStyle w:val="Emphasis"/>
        </w:rPr>
        <w:t>.</w:t>
      </w:r>
    </w:p>
    <w:p w14:paraId="03BAD392" w14:textId="4329B24A" w:rsidR="00D02309" w:rsidRPr="00F830A1" w:rsidRDefault="00D02309" w:rsidP="00D02309">
      <w:pPr>
        <w:pStyle w:val="Paragraph"/>
        <w:rPr>
          <w:rStyle w:val="Emphasis"/>
        </w:rPr>
      </w:pPr>
      <w:r w:rsidRPr="00F830A1">
        <w:rPr>
          <w:rStyle w:val="Emphasis"/>
        </w:rPr>
        <w:t>Water flow is a critical factor in MHPPs, as it is the main element in the operation of a turbine. Specifically, if there are flow losses, it can reduce the performance of the turbine</w:t>
      </w:r>
      <w:r w:rsidR="00E57C4D" w:rsidRPr="00F830A1">
        <w:rPr>
          <w:rStyle w:val="Emphasis"/>
        </w:rPr>
        <w:t xml:space="preserve"> </w:t>
      </w:r>
      <w:r w:rsidR="00E57C4D" w:rsidRPr="00F830A1">
        <w:rPr>
          <w:rStyle w:val="Emphasis"/>
        </w:rPr>
        <w:fldChar w:fldCharType="begin"/>
      </w:r>
      <w:r w:rsidR="00E57C4D" w:rsidRPr="00F830A1">
        <w:rPr>
          <w:rStyle w:val="Emphasis"/>
        </w:rPr>
        <w:instrText xml:space="preserve"> ADDIN EN.CITE &lt;EndNote&gt;&lt;Cite&gt;&lt;Author&gt;Rahmandhika&lt;/Author&gt;&lt;Year&gt;2024&lt;/Year&gt;&lt;RecNum&gt;449&lt;/RecNum&gt;&lt;DisplayText&gt;[4]&lt;/DisplayText&gt;&lt;record&gt;&lt;rec-number&gt;449&lt;/rec-number&gt;&lt;foreign-keys&gt;&lt;key app="EN" db-id="eaef9z0r4arxzme00pu5awe2zz95xfsxd2xp" timestamp="1729441752"&gt;449&lt;/key&gt;&lt;/foreign-keys&gt;&lt;ref-type name="Journal Article"&gt;17&lt;/ref-type&gt;&lt;contributors&gt;&lt;authors&gt;&lt;author&gt;Rahmandhika, Andinusa&lt;/author&gt;&lt;author&gt;Mokhtar, Ali&lt;/author&gt;&lt;author&gt;Putra, Bagus Adi&lt;/author&gt;&lt;author&gt;Achmadi, Sentot&lt;/author&gt;&lt;/authors&gt;&lt;/contributors&gt;&lt;titles&gt;&lt;title&gt;Analisis Variasi Pipa Penstock Terhadap Kecepatan Inlet Turbin pada PLTMH Boonpring Menggunakan CFD&lt;/title&gt;&lt;secondary-title&gt;ARMATUR: Artikel Teknik Mesin &amp;amp; Manufaktur&lt;/secondary-title&gt;&lt;/titles&gt;&lt;periodical&gt;&lt;full-title&gt;ARMATUR: Artikel Teknik Mesin &amp;amp; Manufaktur&lt;/full-title&gt;&lt;/periodical&gt;&lt;pages&gt;115-121&lt;/pages&gt;&lt;volume&gt;5&lt;/volume&gt;&lt;number&gt;1&lt;/number&gt;&lt;dates&gt;&lt;year&gt;2024&lt;/year&gt;&lt;/dates&gt;&lt;isbn&gt;2722-0796&lt;/isbn&gt;&lt;urls&gt;&lt;/urls&gt;&lt;/record&gt;&lt;/Cite&gt;&lt;/EndNote&gt;</w:instrText>
      </w:r>
      <w:r w:rsidR="00E57C4D" w:rsidRPr="00F830A1">
        <w:rPr>
          <w:rStyle w:val="Emphasis"/>
        </w:rPr>
        <w:fldChar w:fldCharType="separate"/>
      </w:r>
      <w:r w:rsidR="00E57C4D" w:rsidRPr="00F830A1">
        <w:rPr>
          <w:rStyle w:val="Emphasis"/>
        </w:rPr>
        <w:t>[4]</w:t>
      </w:r>
      <w:r w:rsidR="00E57C4D" w:rsidRPr="00F830A1">
        <w:rPr>
          <w:rStyle w:val="Emphasis"/>
        </w:rPr>
        <w:fldChar w:fldCharType="end"/>
      </w:r>
      <w:r w:rsidRPr="00F830A1">
        <w:rPr>
          <w:rStyle w:val="Emphasis"/>
        </w:rPr>
        <w:t xml:space="preserve">. Based on the information and data from the MHPP area's potential, it can be input into a CFD (Computational Fluid Dynamics) simulation program. The calculations include losses, speed, flow rate, pressure drop, and efficiency. Factors causing reduced turbine </w:t>
      </w:r>
      <w:r w:rsidRPr="00F830A1">
        <w:rPr>
          <w:rStyle w:val="Emphasis"/>
        </w:rPr>
        <w:lastRenderedPageBreak/>
        <w:t>performance are simulated using CFD applications. The goal of the CFD simulation is to determine the fluid pressure on the turbine, inlet pressure, outlet pressure, and pressure on the turbine blades. This information is essential to obtain a clear picture of the operating conditions and the pressure exerted on the turbine</w:t>
      </w:r>
      <w:r w:rsidR="00E57C4D" w:rsidRPr="00F830A1">
        <w:rPr>
          <w:rStyle w:val="Emphasis"/>
        </w:rPr>
        <w:t xml:space="preserve"> </w:t>
      </w:r>
      <w:r w:rsidR="00E57C4D" w:rsidRPr="00F830A1">
        <w:rPr>
          <w:rStyle w:val="Emphasis"/>
        </w:rPr>
        <w:fldChar w:fldCharType="begin"/>
      </w:r>
      <w:r w:rsidR="00E57C4D" w:rsidRPr="00F830A1">
        <w:rPr>
          <w:rStyle w:val="Emphasis"/>
        </w:rPr>
        <w:instrText xml:space="preserve"> ADDIN EN.CITE &lt;EndNote&gt;&lt;Cite&gt;&lt;Author&gt;Sayoga&lt;/Author&gt;&lt;Year&gt;2014&lt;/Year&gt;&lt;RecNum&gt;450&lt;/RecNum&gt;&lt;DisplayText&gt;[5]&lt;/DisplayText&gt;&lt;record&gt;&lt;rec-number&gt;450&lt;/rec-number&gt;&lt;foreign-keys&gt;&lt;key app="EN" db-id="eaef9z0r4arxzme00pu5awe2zz95xfsxd2xp" timestamp="1729441852"&gt;450&lt;/key&gt;&lt;/foreign-keys&gt;&lt;ref-type name="Journal Article"&gt;17&lt;/ref-type&gt;&lt;contributors&gt;&lt;authors&gt;&lt;author&gt;Sayoga, I. Made Adi&lt;/author&gt;&lt;author&gt;Wiratama, I. Kade&lt;/author&gt;&lt;author&gt;Mara, Made&lt;/author&gt;&lt;author&gt;Catur, Agus Dwi&lt;/author&gt;&lt;/authors&gt;&lt;/contributors&gt;&lt;titles&gt;&lt;title&gt;Pengaruh Variasi Jumlah Blade Terhadap Aerodinamik Performan Pada Rancangan Kincir Angin 300 watt&lt;/title&gt;&lt;secondary-title&gt;Dinamika Teknik Mesin&lt;/secondary-title&gt;&lt;/titles&gt;&lt;periodical&gt;&lt;full-title&gt;Dinamika Teknik Mesin&lt;/full-title&gt;&lt;/periodical&gt;&lt;pages&gt;103-109&lt;/pages&gt;&lt;volume&gt;4&lt;/volume&gt;&lt;number&gt;2&lt;/number&gt;&lt;dates&gt;&lt;year&gt;2014&lt;/year&gt;&lt;/dates&gt;&lt;isbn&gt;2502-1729&lt;/isbn&gt;&lt;urls&gt;&lt;/urls&gt;&lt;/record&gt;&lt;/Cite&gt;&lt;/EndNote&gt;</w:instrText>
      </w:r>
      <w:r w:rsidR="00E57C4D" w:rsidRPr="00F830A1">
        <w:rPr>
          <w:rStyle w:val="Emphasis"/>
        </w:rPr>
        <w:fldChar w:fldCharType="separate"/>
      </w:r>
      <w:r w:rsidR="00E57C4D" w:rsidRPr="00F830A1">
        <w:rPr>
          <w:rStyle w:val="Emphasis"/>
        </w:rPr>
        <w:t>[5]</w:t>
      </w:r>
      <w:r w:rsidR="00E57C4D" w:rsidRPr="00F830A1">
        <w:rPr>
          <w:rStyle w:val="Emphasis"/>
        </w:rPr>
        <w:fldChar w:fldCharType="end"/>
      </w:r>
      <w:r w:rsidRPr="00F830A1">
        <w:rPr>
          <w:rStyle w:val="Emphasis"/>
        </w:rPr>
        <w:t>.</w:t>
      </w:r>
    </w:p>
    <w:p w14:paraId="31534A34" w14:textId="77777777" w:rsidR="00D02309" w:rsidRPr="002F2A14" w:rsidRDefault="00D02309" w:rsidP="00D02309">
      <w:pPr>
        <w:pStyle w:val="Heading1"/>
      </w:pPr>
      <w:r w:rsidRPr="002F2A14">
        <w:t>METHODS</w:t>
      </w:r>
    </w:p>
    <w:p w14:paraId="451C28EE" w14:textId="1CA7468D" w:rsidR="00D44F38" w:rsidRPr="00F830A1" w:rsidRDefault="00D44F38" w:rsidP="00D44F38">
      <w:pPr>
        <w:pStyle w:val="Paragraph"/>
        <w:rPr>
          <w:rStyle w:val="Emphasis"/>
        </w:rPr>
      </w:pPr>
      <w:r w:rsidRPr="00F830A1">
        <w:rPr>
          <w:rStyle w:val="Emphasis"/>
          <w:noProof/>
        </w:rPr>
        <w:drawing>
          <wp:anchor distT="0" distB="0" distL="114300" distR="114300" simplePos="0" relativeHeight="251677696" behindDoc="0" locked="0" layoutInCell="1" allowOverlap="1" wp14:anchorId="44C07E05" wp14:editId="20EE8B0E">
            <wp:simplePos x="0" y="0"/>
            <wp:positionH relativeFrom="column">
              <wp:posOffset>2059940</wp:posOffset>
            </wp:positionH>
            <wp:positionV relativeFrom="paragraph">
              <wp:posOffset>579755</wp:posOffset>
            </wp:positionV>
            <wp:extent cx="1858010" cy="3073400"/>
            <wp:effectExtent l="0" t="0" r="8890" b="0"/>
            <wp:wrapTopAndBottom/>
            <wp:docPr id="146909922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099229" name="Picture 1469099229"/>
                    <pic:cNvPicPr/>
                  </pic:nvPicPr>
                  <pic:blipFill>
                    <a:blip r:embed="rId5" cstate="print">
                      <a:extLst>
                        <a:ext uri="{28A0092B-C50C-407E-A947-70E740481C1C}">
                          <a14:useLocalDpi xmlns:a14="http://schemas.microsoft.com/office/drawing/2010/main" val="0"/>
                        </a:ext>
                      </a:extLst>
                    </a:blip>
                    <a:stretch>
                      <a:fillRect/>
                    </a:stretch>
                  </pic:blipFill>
                  <pic:spPr>
                    <a:xfrm>
                      <a:off x="0" y="0"/>
                      <a:ext cx="1858010" cy="3073400"/>
                    </a:xfrm>
                    <a:prstGeom prst="rect">
                      <a:avLst/>
                    </a:prstGeom>
                  </pic:spPr>
                </pic:pic>
              </a:graphicData>
            </a:graphic>
            <wp14:sizeRelH relativeFrom="page">
              <wp14:pctWidth>0</wp14:pctWidth>
            </wp14:sizeRelH>
            <wp14:sizeRelV relativeFrom="page">
              <wp14:pctHeight>0</wp14:pctHeight>
            </wp14:sizeRelV>
          </wp:anchor>
        </w:drawing>
      </w:r>
      <w:r w:rsidR="00D02309" w:rsidRPr="00F830A1">
        <w:rPr>
          <w:rStyle w:val="Emphasis"/>
        </w:rPr>
        <w:t xml:space="preserve">The research methodology involves in </w:t>
      </w:r>
      <w:r w:rsidR="00B567B6" w:rsidRPr="00F830A1">
        <w:rPr>
          <w:rStyle w:val="Emphasis"/>
          <w:b/>
          <w:bCs/>
        </w:rPr>
        <w:t>FIGURE 1</w:t>
      </w:r>
      <w:r w:rsidR="00D02309" w:rsidRPr="00F830A1">
        <w:rPr>
          <w:rStyle w:val="Emphasis"/>
        </w:rPr>
        <w:t xml:space="preserve"> includes field research, literature review, and interviews conducted in </w:t>
      </w:r>
      <w:proofErr w:type="spellStart"/>
      <w:r w:rsidR="00D02309" w:rsidRPr="00F830A1">
        <w:rPr>
          <w:rStyle w:val="Emphasis"/>
        </w:rPr>
        <w:t>Sanankerto</w:t>
      </w:r>
      <w:proofErr w:type="spellEnd"/>
      <w:r w:rsidR="00D02309" w:rsidRPr="00F830A1">
        <w:rPr>
          <w:rStyle w:val="Emphasis"/>
        </w:rPr>
        <w:t xml:space="preserve"> Village, Turen District, Malang Regency, East Java. After gathering these data, simulations are performed using Ansys Fluent software.</w:t>
      </w:r>
    </w:p>
    <w:p w14:paraId="6C83CE15" w14:textId="77777777" w:rsidR="00D02309" w:rsidRPr="002F2A14" w:rsidRDefault="00D02309" w:rsidP="00D02309">
      <w:pPr>
        <w:pStyle w:val="FigureCaption"/>
        <w:rPr>
          <w:b/>
          <w:bCs/>
          <w:lang w:val="id-ID"/>
        </w:rPr>
      </w:pPr>
      <w:r w:rsidRPr="002F2A14">
        <w:rPr>
          <w:b/>
          <w:bCs/>
          <w:lang w:val="id-ID"/>
        </w:rPr>
        <w:t xml:space="preserve">FIGURE 1. </w:t>
      </w:r>
      <w:r w:rsidRPr="002F2A14">
        <w:rPr>
          <w:lang w:val="id-ID"/>
        </w:rPr>
        <w:t>Method</w:t>
      </w:r>
    </w:p>
    <w:p w14:paraId="1785ECEC" w14:textId="77777777" w:rsidR="00D02309" w:rsidRPr="002F2A14" w:rsidRDefault="00D02309" w:rsidP="00D02309">
      <w:pPr>
        <w:pStyle w:val="Paragraph"/>
      </w:pPr>
    </w:p>
    <w:p w14:paraId="07DEE5CA" w14:textId="771290ED" w:rsidR="00D02309" w:rsidRPr="00F830A1" w:rsidRDefault="00D02309" w:rsidP="00D02309">
      <w:pPr>
        <w:pStyle w:val="Paragraph"/>
        <w:rPr>
          <w:rStyle w:val="Emphasis"/>
        </w:rPr>
      </w:pPr>
      <w:r w:rsidRPr="00F830A1">
        <w:rPr>
          <w:rStyle w:val="Emphasis"/>
        </w:rPr>
        <w:t xml:space="preserve">The turbine and guide vane simulation models are created according to the physical models, using </w:t>
      </w:r>
      <w:proofErr w:type="spellStart"/>
      <w:r w:rsidRPr="00F830A1">
        <w:rPr>
          <w:rStyle w:val="Emphasis"/>
        </w:rPr>
        <w:t>SpaceClaim</w:t>
      </w:r>
      <w:proofErr w:type="spellEnd"/>
      <w:r w:rsidRPr="00F830A1">
        <w:rPr>
          <w:rStyle w:val="Emphasis"/>
        </w:rPr>
        <w:t xml:space="preserve"> application. Turbine and guide vane Type 1 are shown in </w:t>
      </w:r>
      <w:r w:rsidR="00B567B6" w:rsidRPr="00F830A1">
        <w:rPr>
          <w:rStyle w:val="Emphasis"/>
          <w:b/>
          <w:bCs/>
        </w:rPr>
        <w:t>FIGURE 2</w:t>
      </w:r>
      <w:r w:rsidRPr="00F830A1">
        <w:rPr>
          <w:rStyle w:val="Emphasis"/>
        </w:rPr>
        <w:t xml:space="preserve">, while Turbine and guide vane Type 2 are shown in </w:t>
      </w:r>
      <w:r w:rsidR="00B567B6" w:rsidRPr="00F830A1">
        <w:rPr>
          <w:rStyle w:val="Emphasis"/>
          <w:b/>
          <w:bCs/>
        </w:rPr>
        <w:t>FIGURE 3</w:t>
      </w:r>
      <w:r w:rsidRPr="00F830A1">
        <w:rPr>
          <w:rStyle w:val="Emphasis"/>
        </w:rPr>
        <w:t>.</w:t>
      </w:r>
    </w:p>
    <w:p w14:paraId="0D2237E0" w14:textId="77777777" w:rsidR="00D02309" w:rsidRPr="00F830A1" w:rsidRDefault="00D02309" w:rsidP="00D02309">
      <w:pPr>
        <w:pStyle w:val="Paragraph"/>
        <w:rPr>
          <w:rStyle w:val="Emphasis"/>
        </w:rPr>
      </w:pPr>
      <w:r w:rsidRPr="00F830A1">
        <w:rPr>
          <w:rStyle w:val="Emphasis"/>
        </w:rPr>
        <w:t>Simulations are conducted using CFD Ansys Fluent with designs created using Autodesk Inventor. The simulation employs the K-epsilon turbulence model. Prior to running the simulation, the models are first developed according to the data obtained using Autodesk Inventor, then imported into Ansys Fluent. The process involves defining fluid properties, meshing, and setting boundary conditions.</w:t>
      </w:r>
    </w:p>
    <w:p w14:paraId="74C63668" w14:textId="78D6CF70" w:rsidR="00D02309" w:rsidRPr="00F830A1" w:rsidRDefault="00D02309" w:rsidP="00D02309">
      <w:pPr>
        <w:pStyle w:val="Paragraph"/>
        <w:rPr>
          <w:rStyle w:val="Emphasis"/>
        </w:rPr>
      </w:pPr>
      <w:r w:rsidRPr="00F830A1">
        <w:rPr>
          <w:rStyle w:val="Emphasis"/>
        </w:rPr>
        <w:t xml:space="preserve">The geometry </w:t>
      </w:r>
      <w:r w:rsidR="00F830A1" w:rsidRPr="00F830A1">
        <w:rPr>
          <w:rStyle w:val="Emphasis"/>
        </w:rPr>
        <w:t>imports</w:t>
      </w:r>
      <w:r w:rsidRPr="00F830A1">
        <w:rPr>
          <w:rStyle w:val="Emphasis"/>
        </w:rPr>
        <w:t xml:space="preserve"> and meshing use default settings, and the results are presented in </w:t>
      </w:r>
      <w:r w:rsidR="00B567B6" w:rsidRPr="00F830A1">
        <w:rPr>
          <w:rStyle w:val="Emphasis"/>
          <w:b/>
          <w:bCs/>
        </w:rPr>
        <w:t>TABLE 1</w:t>
      </w:r>
      <w:r w:rsidRPr="00F830A1">
        <w:rPr>
          <w:rStyle w:val="Emphasis"/>
        </w:rPr>
        <w:t>.</w:t>
      </w:r>
    </w:p>
    <w:p w14:paraId="73223029" w14:textId="77777777" w:rsidR="00D02309" w:rsidRPr="002F2A14" w:rsidRDefault="00D02309" w:rsidP="00D02309">
      <w:pPr>
        <w:pStyle w:val="Paragraph"/>
      </w:pPr>
    </w:p>
    <w:p w14:paraId="019E82D2" w14:textId="77777777" w:rsidR="00D02309" w:rsidRPr="002F2A14" w:rsidRDefault="00D02309" w:rsidP="00D02309">
      <w:pPr>
        <w:pStyle w:val="TableCaption"/>
        <w:spacing w:before="0"/>
        <w:rPr>
          <w:szCs w:val="24"/>
          <w:lang w:val="id-ID" w:eastAsia="id-ID"/>
        </w:rPr>
      </w:pPr>
      <w:r w:rsidRPr="002F2A14">
        <w:rPr>
          <w:rFonts w:eastAsia="Calibri"/>
          <w:b/>
        </w:rPr>
        <w:t>TAB</w:t>
      </w:r>
      <w:r w:rsidRPr="002F2A14">
        <w:rPr>
          <w:rFonts w:eastAsia="Calibri"/>
          <w:b/>
          <w:spacing w:val="-1"/>
        </w:rPr>
        <w:t>LE</w:t>
      </w:r>
      <w:r w:rsidRPr="002F2A14">
        <w:rPr>
          <w:rFonts w:eastAsia="Calibri"/>
          <w:b/>
          <w:spacing w:val="1"/>
        </w:rPr>
        <w:t xml:space="preserve"> </w:t>
      </w:r>
      <w:r w:rsidRPr="002F2A14">
        <w:rPr>
          <w:rFonts w:eastAsia="Calibri"/>
          <w:b/>
        </w:rPr>
        <w:t>1</w:t>
      </w:r>
      <w:r w:rsidRPr="002F2A14">
        <w:rPr>
          <w:rFonts w:eastAsia="Calibri"/>
        </w:rPr>
        <w:t xml:space="preserve">. Number of nodes and mesh elements </w:t>
      </w:r>
    </w:p>
    <w:tbl>
      <w:tblPr>
        <w:tblStyle w:val="TableGrid"/>
        <w:tblW w:w="0" w:type="auto"/>
        <w:jc w:val="center"/>
        <w:tblLook w:val="04A0" w:firstRow="1" w:lastRow="0" w:firstColumn="1" w:lastColumn="0" w:noHBand="0" w:noVBand="1"/>
      </w:tblPr>
      <w:tblGrid>
        <w:gridCol w:w="2875"/>
        <w:gridCol w:w="900"/>
        <w:gridCol w:w="1169"/>
      </w:tblGrid>
      <w:tr w:rsidR="00D02309" w:rsidRPr="002F2A14" w14:paraId="7C1FED7C" w14:textId="77777777" w:rsidTr="00F830A1">
        <w:trPr>
          <w:jc w:val="center"/>
        </w:trPr>
        <w:tc>
          <w:tcPr>
            <w:tcW w:w="2875" w:type="dxa"/>
            <w:hideMark/>
          </w:tcPr>
          <w:p w14:paraId="390D5163" w14:textId="77777777" w:rsidR="00D02309" w:rsidRPr="002F2A14" w:rsidRDefault="00D02309" w:rsidP="006C3DB2">
            <w:pPr>
              <w:widowControl w:val="0"/>
              <w:ind w:left="-120" w:right="-105"/>
              <w:jc w:val="center"/>
              <w:rPr>
                <w:b/>
                <w:bCs/>
                <w:color w:val="000000" w:themeColor="text1"/>
                <w:sz w:val="20"/>
                <w:lang w:eastAsia="en-US"/>
              </w:rPr>
            </w:pPr>
            <w:r w:rsidRPr="002F2A14">
              <w:rPr>
                <w:b/>
                <w:bCs/>
                <w:color w:val="000000" w:themeColor="text1"/>
                <w:sz w:val="20"/>
                <w:lang w:eastAsia="en-US"/>
              </w:rPr>
              <w:t>Turbine and Guide Vane Model</w:t>
            </w:r>
          </w:p>
        </w:tc>
        <w:tc>
          <w:tcPr>
            <w:tcW w:w="900" w:type="dxa"/>
            <w:hideMark/>
          </w:tcPr>
          <w:p w14:paraId="4EF8050D" w14:textId="77777777" w:rsidR="00D02309" w:rsidRPr="002F2A14" w:rsidRDefault="00D02309" w:rsidP="006C3DB2">
            <w:pPr>
              <w:widowControl w:val="0"/>
              <w:ind w:left="-106" w:right="-92"/>
              <w:jc w:val="center"/>
              <w:rPr>
                <w:b/>
                <w:bCs/>
                <w:color w:val="000000" w:themeColor="text1"/>
                <w:sz w:val="20"/>
                <w:lang w:eastAsia="en-US"/>
              </w:rPr>
            </w:pPr>
            <w:r w:rsidRPr="002F2A14">
              <w:rPr>
                <w:b/>
                <w:bCs/>
                <w:color w:val="000000" w:themeColor="text1"/>
                <w:sz w:val="20"/>
                <w:lang w:eastAsia="en-US"/>
              </w:rPr>
              <w:t>Nodes</w:t>
            </w:r>
          </w:p>
        </w:tc>
        <w:tc>
          <w:tcPr>
            <w:tcW w:w="1169" w:type="dxa"/>
            <w:vAlign w:val="center"/>
            <w:hideMark/>
          </w:tcPr>
          <w:p w14:paraId="1BE6B0F8" w14:textId="77777777" w:rsidR="00D02309" w:rsidRPr="002F2A14" w:rsidRDefault="00D02309" w:rsidP="006C3DB2">
            <w:pPr>
              <w:widowControl w:val="0"/>
              <w:ind w:left="-125" w:right="-115"/>
              <w:jc w:val="center"/>
              <w:rPr>
                <w:b/>
                <w:bCs/>
                <w:color w:val="000000" w:themeColor="text1"/>
                <w:sz w:val="20"/>
                <w:lang w:eastAsia="en-US"/>
              </w:rPr>
            </w:pPr>
            <w:r w:rsidRPr="002F2A14">
              <w:rPr>
                <w:b/>
                <w:bCs/>
                <w:color w:val="000000" w:themeColor="text1"/>
                <w:sz w:val="20"/>
                <w:lang w:eastAsia="en-US"/>
              </w:rPr>
              <w:t>Elements</w:t>
            </w:r>
          </w:p>
        </w:tc>
      </w:tr>
      <w:tr w:rsidR="00D02309" w:rsidRPr="002F2A14" w14:paraId="74EA23F4" w14:textId="77777777" w:rsidTr="00F830A1">
        <w:trPr>
          <w:jc w:val="center"/>
        </w:trPr>
        <w:tc>
          <w:tcPr>
            <w:tcW w:w="2875" w:type="dxa"/>
            <w:hideMark/>
          </w:tcPr>
          <w:p w14:paraId="6FE6B49E" w14:textId="77777777" w:rsidR="00D02309" w:rsidRPr="002F2A14" w:rsidRDefault="00D02309" w:rsidP="006C3DB2">
            <w:pPr>
              <w:widowControl w:val="0"/>
              <w:ind w:left="-120" w:right="-105"/>
              <w:jc w:val="center"/>
              <w:rPr>
                <w:color w:val="000000" w:themeColor="text1"/>
                <w:sz w:val="20"/>
                <w:lang w:eastAsia="en-US"/>
              </w:rPr>
            </w:pPr>
            <w:r w:rsidRPr="002F2A14">
              <w:rPr>
                <w:color w:val="000000" w:themeColor="text1"/>
                <w:sz w:val="20"/>
                <w:lang w:eastAsia="en-US"/>
              </w:rPr>
              <w:t>Type 1 (5.10)</w:t>
            </w:r>
          </w:p>
        </w:tc>
        <w:tc>
          <w:tcPr>
            <w:tcW w:w="900" w:type="dxa"/>
            <w:hideMark/>
          </w:tcPr>
          <w:p w14:paraId="00ABF3EF" w14:textId="77777777" w:rsidR="00D02309" w:rsidRPr="002F2A14" w:rsidRDefault="00D02309" w:rsidP="006C3DB2">
            <w:pPr>
              <w:widowControl w:val="0"/>
              <w:tabs>
                <w:tab w:val="left" w:pos="434"/>
              </w:tabs>
              <w:ind w:left="-106" w:right="-92"/>
              <w:jc w:val="center"/>
              <w:rPr>
                <w:color w:val="000000" w:themeColor="text1"/>
                <w:sz w:val="20"/>
                <w:lang w:eastAsia="en-US"/>
              </w:rPr>
            </w:pPr>
            <w:r w:rsidRPr="002F2A14">
              <w:rPr>
                <w:color w:val="000000" w:themeColor="text1"/>
                <w:sz w:val="20"/>
                <w:lang w:eastAsia="en-US"/>
              </w:rPr>
              <w:t>457,438</w:t>
            </w:r>
          </w:p>
        </w:tc>
        <w:tc>
          <w:tcPr>
            <w:tcW w:w="1169" w:type="dxa"/>
            <w:vAlign w:val="center"/>
            <w:hideMark/>
          </w:tcPr>
          <w:p w14:paraId="5FB9C5E7" w14:textId="77777777" w:rsidR="00D02309" w:rsidRPr="002F2A14" w:rsidRDefault="00D02309" w:rsidP="006C3DB2">
            <w:pPr>
              <w:widowControl w:val="0"/>
              <w:ind w:left="-125" w:right="-115"/>
              <w:jc w:val="center"/>
              <w:rPr>
                <w:color w:val="000000" w:themeColor="text1"/>
                <w:sz w:val="20"/>
                <w:lang w:eastAsia="en-US"/>
              </w:rPr>
            </w:pPr>
            <w:r w:rsidRPr="002F2A14">
              <w:rPr>
                <w:color w:val="000000" w:themeColor="text1"/>
                <w:sz w:val="20"/>
                <w:lang w:eastAsia="en-US"/>
              </w:rPr>
              <w:t>2,531,447</w:t>
            </w:r>
          </w:p>
        </w:tc>
      </w:tr>
      <w:tr w:rsidR="00D02309" w:rsidRPr="002F2A14" w14:paraId="2165A8D5" w14:textId="77777777" w:rsidTr="00F830A1">
        <w:trPr>
          <w:jc w:val="center"/>
        </w:trPr>
        <w:tc>
          <w:tcPr>
            <w:tcW w:w="2875" w:type="dxa"/>
            <w:hideMark/>
          </w:tcPr>
          <w:p w14:paraId="557248AB" w14:textId="77777777" w:rsidR="00D02309" w:rsidRPr="002F2A14" w:rsidRDefault="00D02309" w:rsidP="006C3DB2">
            <w:pPr>
              <w:widowControl w:val="0"/>
              <w:ind w:left="-120" w:right="-105"/>
              <w:jc w:val="center"/>
              <w:rPr>
                <w:color w:val="000000" w:themeColor="text1"/>
                <w:sz w:val="20"/>
                <w:lang w:eastAsia="en-US"/>
              </w:rPr>
            </w:pPr>
            <w:r w:rsidRPr="002F2A14">
              <w:rPr>
                <w:color w:val="000000" w:themeColor="text1"/>
                <w:sz w:val="20"/>
                <w:lang w:eastAsia="en-US"/>
              </w:rPr>
              <w:t>Type 1 (5.5)</w:t>
            </w:r>
          </w:p>
        </w:tc>
        <w:tc>
          <w:tcPr>
            <w:tcW w:w="900" w:type="dxa"/>
            <w:hideMark/>
          </w:tcPr>
          <w:p w14:paraId="1C5A99DF" w14:textId="77777777" w:rsidR="00D02309" w:rsidRPr="002F2A14" w:rsidRDefault="00D02309" w:rsidP="006C3DB2">
            <w:pPr>
              <w:widowControl w:val="0"/>
              <w:tabs>
                <w:tab w:val="left" w:pos="794"/>
              </w:tabs>
              <w:ind w:left="-106" w:right="-92"/>
              <w:jc w:val="center"/>
              <w:rPr>
                <w:color w:val="000000" w:themeColor="text1"/>
                <w:sz w:val="20"/>
                <w:lang w:eastAsia="en-US"/>
              </w:rPr>
            </w:pPr>
            <w:r w:rsidRPr="002F2A14">
              <w:rPr>
                <w:color w:val="000000" w:themeColor="text1"/>
                <w:sz w:val="20"/>
                <w:lang w:eastAsia="en-US"/>
              </w:rPr>
              <w:t>408,455</w:t>
            </w:r>
          </w:p>
        </w:tc>
        <w:tc>
          <w:tcPr>
            <w:tcW w:w="1169" w:type="dxa"/>
            <w:vAlign w:val="center"/>
            <w:hideMark/>
          </w:tcPr>
          <w:p w14:paraId="5ACDBA01" w14:textId="77777777" w:rsidR="00D02309" w:rsidRPr="002F2A14" w:rsidRDefault="00D02309" w:rsidP="006C3DB2">
            <w:pPr>
              <w:widowControl w:val="0"/>
              <w:ind w:left="-125" w:right="-115"/>
              <w:jc w:val="center"/>
              <w:rPr>
                <w:color w:val="000000" w:themeColor="text1"/>
                <w:sz w:val="20"/>
                <w:lang w:eastAsia="en-US"/>
              </w:rPr>
            </w:pPr>
            <w:r w:rsidRPr="002F2A14">
              <w:rPr>
                <w:color w:val="000000" w:themeColor="text1"/>
                <w:sz w:val="20"/>
                <w:lang w:eastAsia="en-US"/>
              </w:rPr>
              <w:t>2,273,008</w:t>
            </w:r>
          </w:p>
        </w:tc>
      </w:tr>
      <w:tr w:rsidR="00D02309" w:rsidRPr="002F2A14" w14:paraId="5451A896" w14:textId="77777777" w:rsidTr="00F830A1">
        <w:trPr>
          <w:jc w:val="center"/>
        </w:trPr>
        <w:tc>
          <w:tcPr>
            <w:tcW w:w="2875" w:type="dxa"/>
            <w:hideMark/>
          </w:tcPr>
          <w:p w14:paraId="540ABF81" w14:textId="77777777" w:rsidR="00D02309" w:rsidRPr="002F2A14" w:rsidRDefault="00D02309" w:rsidP="006C3DB2">
            <w:pPr>
              <w:widowControl w:val="0"/>
              <w:ind w:left="-120" w:right="-105"/>
              <w:jc w:val="center"/>
              <w:rPr>
                <w:color w:val="000000" w:themeColor="text1"/>
                <w:sz w:val="20"/>
                <w:lang w:eastAsia="en-US"/>
              </w:rPr>
            </w:pPr>
            <w:r w:rsidRPr="002F2A14">
              <w:rPr>
                <w:color w:val="000000" w:themeColor="text1"/>
                <w:sz w:val="20"/>
                <w:lang w:eastAsia="en-US"/>
              </w:rPr>
              <w:t>Type 1 (3.5)</w:t>
            </w:r>
          </w:p>
        </w:tc>
        <w:tc>
          <w:tcPr>
            <w:tcW w:w="900" w:type="dxa"/>
            <w:hideMark/>
          </w:tcPr>
          <w:p w14:paraId="3B61A6AF" w14:textId="77777777" w:rsidR="00D02309" w:rsidRPr="002F2A14" w:rsidRDefault="00D02309" w:rsidP="006C3DB2">
            <w:pPr>
              <w:widowControl w:val="0"/>
              <w:tabs>
                <w:tab w:val="left" w:pos="614"/>
              </w:tabs>
              <w:ind w:left="-106" w:right="-92"/>
              <w:jc w:val="center"/>
              <w:rPr>
                <w:color w:val="000000" w:themeColor="text1"/>
                <w:sz w:val="20"/>
                <w:lang w:eastAsia="en-US"/>
              </w:rPr>
            </w:pPr>
            <w:r w:rsidRPr="002F2A14">
              <w:rPr>
                <w:color w:val="000000" w:themeColor="text1"/>
                <w:sz w:val="20"/>
                <w:lang w:eastAsia="en-US"/>
              </w:rPr>
              <w:t>471,504</w:t>
            </w:r>
          </w:p>
        </w:tc>
        <w:tc>
          <w:tcPr>
            <w:tcW w:w="1169" w:type="dxa"/>
            <w:vAlign w:val="center"/>
            <w:hideMark/>
          </w:tcPr>
          <w:p w14:paraId="2C4453DA" w14:textId="77777777" w:rsidR="00D02309" w:rsidRPr="002F2A14" w:rsidRDefault="00D02309" w:rsidP="006C3DB2">
            <w:pPr>
              <w:widowControl w:val="0"/>
              <w:ind w:left="-125" w:right="-115"/>
              <w:jc w:val="center"/>
              <w:rPr>
                <w:color w:val="000000" w:themeColor="text1"/>
                <w:sz w:val="20"/>
                <w:lang w:eastAsia="en-US"/>
              </w:rPr>
            </w:pPr>
            <w:r w:rsidRPr="002F2A14">
              <w:rPr>
                <w:color w:val="000000" w:themeColor="text1"/>
                <w:sz w:val="20"/>
                <w:lang w:eastAsia="en-US"/>
              </w:rPr>
              <w:t>2,624,464</w:t>
            </w:r>
          </w:p>
        </w:tc>
      </w:tr>
      <w:tr w:rsidR="00D02309" w:rsidRPr="002F2A14" w14:paraId="7FF2AE11" w14:textId="77777777" w:rsidTr="00F830A1">
        <w:trPr>
          <w:jc w:val="center"/>
        </w:trPr>
        <w:tc>
          <w:tcPr>
            <w:tcW w:w="2875" w:type="dxa"/>
            <w:hideMark/>
          </w:tcPr>
          <w:p w14:paraId="5BBD6CE4" w14:textId="77777777" w:rsidR="00D02309" w:rsidRPr="002F2A14" w:rsidRDefault="00D02309" w:rsidP="006C3DB2">
            <w:pPr>
              <w:widowControl w:val="0"/>
              <w:ind w:left="-120" w:right="-105"/>
              <w:jc w:val="center"/>
              <w:rPr>
                <w:color w:val="000000" w:themeColor="text1"/>
                <w:sz w:val="20"/>
                <w:lang w:eastAsia="en-US"/>
              </w:rPr>
            </w:pPr>
            <w:r w:rsidRPr="002F2A14">
              <w:rPr>
                <w:color w:val="000000" w:themeColor="text1"/>
                <w:sz w:val="20"/>
                <w:lang w:eastAsia="en-US"/>
              </w:rPr>
              <w:t>Type 1 (3.10)</w:t>
            </w:r>
          </w:p>
        </w:tc>
        <w:tc>
          <w:tcPr>
            <w:tcW w:w="900" w:type="dxa"/>
            <w:hideMark/>
          </w:tcPr>
          <w:p w14:paraId="0D073DF9" w14:textId="77777777" w:rsidR="00D02309" w:rsidRPr="002F2A14" w:rsidRDefault="00D02309" w:rsidP="006C3DB2">
            <w:pPr>
              <w:widowControl w:val="0"/>
              <w:tabs>
                <w:tab w:val="left" w:pos="794"/>
              </w:tabs>
              <w:ind w:left="332" w:right="-92" w:hanging="438"/>
              <w:jc w:val="center"/>
              <w:rPr>
                <w:color w:val="000000" w:themeColor="text1"/>
                <w:sz w:val="20"/>
                <w:lang w:eastAsia="en-US"/>
              </w:rPr>
            </w:pPr>
            <w:r w:rsidRPr="002F2A14">
              <w:rPr>
                <w:color w:val="000000" w:themeColor="text1"/>
                <w:sz w:val="20"/>
                <w:lang w:eastAsia="en-US"/>
              </w:rPr>
              <w:t>407,253</w:t>
            </w:r>
          </w:p>
        </w:tc>
        <w:tc>
          <w:tcPr>
            <w:tcW w:w="1169" w:type="dxa"/>
            <w:vAlign w:val="center"/>
            <w:hideMark/>
          </w:tcPr>
          <w:p w14:paraId="69E13672" w14:textId="77777777" w:rsidR="00D02309" w:rsidRPr="002F2A14" w:rsidRDefault="00D02309" w:rsidP="006C3DB2">
            <w:pPr>
              <w:widowControl w:val="0"/>
              <w:ind w:left="-125" w:right="-115"/>
              <w:jc w:val="center"/>
              <w:rPr>
                <w:color w:val="000000" w:themeColor="text1"/>
                <w:sz w:val="20"/>
                <w:lang w:eastAsia="en-US"/>
              </w:rPr>
            </w:pPr>
            <w:r w:rsidRPr="002F2A14">
              <w:rPr>
                <w:color w:val="000000" w:themeColor="text1"/>
                <w:sz w:val="20"/>
                <w:lang w:eastAsia="en-US"/>
              </w:rPr>
              <w:t>2,273,342</w:t>
            </w:r>
          </w:p>
        </w:tc>
      </w:tr>
    </w:tbl>
    <w:p w14:paraId="1C0CCFA5" w14:textId="77777777" w:rsidR="00D02309" w:rsidRPr="002F2A14" w:rsidRDefault="00D02309" w:rsidP="00D023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lang w:val="id-ID"/>
        </w:rPr>
      </w:pPr>
    </w:p>
    <w:p w14:paraId="32869E05" w14:textId="77777777" w:rsidR="00D02309" w:rsidRPr="00F830A1" w:rsidRDefault="00D02309" w:rsidP="00D02309">
      <w:pPr>
        <w:pStyle w:val="Paragraph"/>
        <w:rPr>
          <w:rStyle w:val="Emphasis"/>
        </w:rPr>
      </w:pPr>
      <w:r w:rsidRPr="00F830A1">
        <w:rPr>
          <w:rStyle w:val="Emphasis"/>
        </w:rPr>
        <w:t>The turbulence model used is k-epsilon. The selected fluid is water (H2O). The boundary conditions are set with a Mass Flow Rate of 579 kg/s at the Inlet and a Pressure of 0 Pa at the Outlet.</w:t>
      </w:r>
    </w:p>
    <w:p w14:paraId="7168FEAE" w14:textId="77777777" w:rsidR="00D02309" w:rsidRPr="00F830A1" w:rsidRDefault="00D02309" w:rsidP="00D02309">
      <w:pPr>
        <w:pStyle w:val="Paragraph"/>
        <w:rPr>
          <w:rStyle w:val="Emphasis"/>
        </w:rPr>
      </w:pPr>
      <w:r w:rsidRPr="00F830A1">
        <w:rPr>
          <w:rStyle w:val="Emphasis"/>
        </w:rPr>
        <w:t>The solving phase involves computational calculations based on the relevant equations. These calculations are performed according to the steps outlined previously.</w:t>
      </w:r>
    </w:p>
    <w:p w14:paraId="63FF4362" w14:textId="1EB894B8" w:rsidR="00D02309" w:rsidRPr="00F830A1" w:rsidRDefault="00D02309" w:rsidP="00D02309">
      <w:pPr>
        <w:pStyle w:val="Paragraph"/>
        <w:rPr>
          <w:rStyle w:val="Emphasis"/>
        </w:rPr>
      </w:pPr>
      <w:r w:rsidRPr="00F830A1">
        <w:rPr>
          <w:rStyle w:val="Emphasis"/>
        </w:rPr>
        <w:t xml:space="preserve">The final stage of the simulation produces results that can be visualized in graphs, images, contours, and specific color patterns. These results are used for analysis and discussion. The equations used are listed in </w:t>
      </w:r>
      <w:r w:rsidR="00B567B6" w:rsidRPr="00F830A1">
        <w:rPr>
          <w:rStyle w:val="Emphasis"/>
        </w:rPr>
        <w:t>E</w:t>
      </w:r>
      <w:r w:rsidRPr="00F830A1">
        <w:rPr>
          <w:rStyle w:val="Emphasis"/>
        </w:rPr>
        <w:t>quations 1-3:</w:t>
      </w:r>
    </w:p>
    <w:p w14:paraId="52C8EF47" w14:textId="77777777" w:rsidR="00D02309" w:rsidRPr="002F2A14" w:rsidRDefault="00D02309" w:rsidP="00D02309">
      <w:pPr>
        <w:pStyle w:val="Paragraph"/>
        <w:ind w:firstLine="0"/>
        <w:jc w:val="center"/>
        <w:rPr>
          <w:rFonts w:eastAsia="Arial"/>
        </w:rPr>
      </w:pPr>
      <w:r w:rsidRPr="002F2A14">
        <w:rPr>
          <w:rFonts w:eastAsia="Arial"/>
        </w:rPr>
        <w:lastRenderedPageBreak/>
        <w:t xml:space="preserve">Reynold number = </w:t>
      </w:r>
      <m:oMath>
        <m:f>
          <m:fPr>
            <m:ctrlPr>
              <w:rPr>
                <w:rFonts w:ascii="Cambria Math" w:hAnsi="Cambria Math"/>
              </w:rPr>
            </m:ctrlPr>
          </m:fPr>
          <m:num>
            <m:r>
              <m:rPr>
                <m:sty m:val="p"/>
              </m:rPr>
              <w:rPr>
                <w:rFonts w:ascii="Cambria Math" w:hAnsi="Cambria Math"/>
              </w:rPr>
              <m:t>V. DH</m:t>
            </m:r>
          </m:num>
          <m:den>
            <m:r>
              <m:rPr>
                <m:sty m:val="p"/>
              </m:rPr>
              <w:rPr>
                <w:rFonts w:ascii="Cambria Math" w:hAnsi="Cambria Math"/>
              </w:rPr>
              <m:t>µ</m:t>
            </m:r>
          </m:den>
        </m:f>
      </m:oMath>
      <w:r w:rsidRPr="002F2A14">
        <w:rPr>
          <w:rFonts w:eastAsia="Arial"/>
        </w:rPr>
        <w:t xml:space="preserve">                                                                </w:t>
      </w:r>
      <w:proofErr w:type="gramStart"/>
      <w:r w:rsidRPr="002F2A14">
        <w:rPr>
          <w:rFonts w:eastAsia="Arial"/>
        </w:rPr>
        <w:t xml:space="preserve">   (</w:t>
      </w:r>
      <w:proofErr w:type="gramEnd"/>
      <w:r w:rsidRPr="002F2A14">
        <w:rPr>
          <w:rFonts w:eastAsia="Arial"/>
        </w:rPr>
        <w:t>1)</w:t>
      </w:r>
    </w:p>
    <w:p w14:paraId="0190471F" w14:textId="77777777" w:rsidR="00D02309" w:rsidRPr="002F2A14" w:rsidRDefault="00D02309" w:rsidP="00D02309">
      <w:pPr>
        <w:pStyle w:val="Paragraph"/>
        <w:ind w:firstLine="0"/>
        <w:jc w:val="center"/>
        <w:rPr>
          <w:rFonts w:eastAsia="Arial"/>
        </w:rPr>
      </w:pPr>
      <w:proofErr w:type="spellStart"/>
      <w:r w:rsidRPr="002F2A14">
        <w:t>Intensitas</w:t>
      </w:r>
      <w:proofErr w:type="spellEnd"/>
      <w:r w:rsidRPr="002F2A14">
        <w:t xml:space="preserve"> Turbulent = </w:t>
      </w:r>
      <m:oMath>
        <m:r>
          <m:rPr>
            <m:sty m:val="p"/>
          </m:rPr>
          <w:rPr>
            <w:rFonts w:ascii="Cambria Math" w:hAnsi="Cambria Math"/>
          </w:rPr>
          <m:t xml:space="preserve">0,16 x </m:t>
        </m:r>
        <m:r>
          <m:rPr>
            <m:sty m:val="p"/>
          </m:rPr>
          <w:rPr>
            <w:rFonts w:ascii="Cambria Math" w:eastAsia="Cambria Math" w:hAnsi="Cambria Math"/>
          </w:rPr>
          <m:t xml:space="preserve">(Re) (8) </m:t>
        </m:r>
        <m:r>
          <m:rPr>
            <m:sty m:val="p"/>
          </m:rPr>
          <w:rPr>
            <w:rFonts w:ascii="Cambria Math" w:hAnsi="Cambria Math"/>
          </w:rPr>
          <m:t>x 100%</m:t>
        </m:r>
      </m:oMath>
      <w:r w:rsidRPr="002F2A14">
        <w:t xml:space="preserve">                          </w:t>
      </w:r>
      <w:proofErr w:type="gramStart"/>
      <w:r w:rsidRPr="002F2A14">
        <w:t xml:space="preserve">   (</w:t>
      </w:r>
      <w:proofErr w:type="gramEnd"/>
      <w:r w:rsidRPr="002F2A14">
        <w:t>2)</w:t>
      </w:r>
    </w:p>
    <w:p w14:paraId="170518F3" w14:textId="77777777" w:rsidR="00D02309" w:rsidRPr="002F2A14" w:rsidRDefault="00D02309" w:rsidP="00D02309">
      <w:pPr>
        <w:pStyle w:val="Paragraph"/>
        <w:ind w:firstLine="0"/>
        <w:jc w:val="center"/>
        <w:rPr>
          <w:rFonts w:eastAsia="Arial"/>
        </w:rPr>
      </w:pPr>
      <w:r w:rsidRPr="002F2A14">
        <w:t xml:space="preserve">Angular velocity = </w:t>
      </w:r>
      <m:oMath>
        <m:r>
          <m:rPr>
            <m:sty m:val="p"/>
          </m:rPr>
          <w:rPr>
            <w:rFonts w:ascii="Cambria Math" w:hAnsi="Cambria Math"/>
          </w:rPr>
          <m:t>2</m:t>
        </m:r>
        <m:f>
          <m:fPr>
            <m:ctrlPr>
              <w:rPr>
                <w:rFonts w:ascii="Cambria Math" w:hAnsi="Cambria Math"/>
              </w:rPr>
            </m:ctrlPr>
          </m:fPr>
          <m:num>
            <m:r>
              <m:rPr>
                <m:sty m:val="p"/>
              </m:rPr>
              <w:rPr>
                <w:rFonts w:ascii="Cambria Math" w:hAnsi="Cambria Math"/>
              </w:rPr>
              <m:t>µ .  n</m:t>
            </m:r>
          </m:num>
          <m:den>
            <m:r>
              <m:rPr>
                <m:sty m:val="p"/>
              </m:rPr>
              <w:rPr>
                <w:rFonts w:ascii="Cambria Math" w:hAnsi="Cambria Math"/>
              </w:rPr>
              <m:t>60</m:t>
            </m:r>
          </m:den>
        </m:f>
      </m:oMath>
      <w:r w:rsidRPr="002F2A14">
        <w:t xml:space="preserve">                                                              </w:t>
      </w:r>
      <w:proofErr w:type="gramStart"/>
      <w:r w:rsidRPr="002F2A14">
        <w:t xml:space="preserve">   (</w:t>
      </w:r>
      <w:proofErr w:type="gramEnd"/>
      <w:r w:rsidRPr="002F2A14">
        <w:t>3)</w:t>
      </w:r>
    </w:p>
    <w:p w14:paraId="399AEDF5" w14:textId="77777777" w:rsidR="00D02309" w:rsidRPr="002F2A14" w:rsidRDefault="00D02309" w:rsidP="00D02309">
      <w:pPr>
        <w:pStyle w:val="Heading1"/>
        <w:rPr>
          <w:lang w:val="id-ID"/>
        </w:rPr>
      </w:pPr>
      <w:r w:rsidRPr="002F2A14">
        <w:t>RESULTS AND DISCUSSION</w:t>
      </w:r>
    </w:p>
    <w:p w14:paraId="07A7A085" w14:textId="2567C372" w:rsidR="00D02309" w:rsidRPr="00F830A1" w:rsidRDefault="00D02309" w:rsidP="00D02309">
      <w:pPr>
        <w:pStyle w:val="Paragraph"/>
        <w:rPr>
          <w:rStyle w:val="Emphasis"/>
        </w:rPr>
      </w:pPr>
      <w:r w:rsidRPr="00F830A1">
        <w:rPr>
          <w:rStyle w:val="Emphasis"/>
        </w:rPr>
        <w:t xml:space="preserve">The simulation parameters used are as follows: The fluid type selected is water (H₂O) with a density of 998 kg/m³ and a viscosity of 0.001003 </w:t>
      </w:r>
      <w:proofErr w:type="spellStart"/>
      <w:r w:rsidRPr="00F830A1">
        <w:rPr>
          <w:rStyle w:val="Emphasis"/>
        </w:rPr>
        <w:t>Pa·s</w:t>
      </w:r>
      <w:proofErr w:type="spellEnd"/>
      <w:r w:rsidRPr="00F830A1">
        <w:rPr>
          <w:rStyle w:val="Emphasis"/>
        </w:rPr>
        <w:t xml:space="preserve">. The gravitational force is set to -9.81 m/s² along the y-axis. The turbulence model employed is the K-Epsilon </w:t>
      </w:r>
      <w:r w:rsidRPr="002F2A14">
        <w:rPr>
          <w:rStyle w:val="Emphasis"/>
        </w:rPr>
        <w:t>model</w:t>
      </w:r>
      <w:r w:rsidRPr="00F830A1">
        <w:rPr>
          <w:rStyle w:val="Emphasis"/>
        </w:rPr>
        <w:t>. The blade speed is 904 rpm, which is equivalent to 94.66 rad/s. The flow rate is 579 kg/s, and the flow velocity is 4.61001 m/s. The Reynolds number calculated is 1,835,179.255, and the turbulence intensity is set at 2.63%.</w:t>
      </w:r>
      <w:r w:rsidR="00011CD2" w:rsidRPr="00F830A1">
        <w:rPr>
          <w:rStyle w:val="Emphasis"/>
        </w:rPr>
        <w:t xml:space="preserve"> Described in </w:t>
      </w:r>
      <w:r w:rsidR="00B567B6" w:rsidRPr="00F830A1">
        <w:rPr>
          <w:rStyle w:val="Emphasis"/>
          <w:b/>
          <w:bCs/>
        </w:rPr>
        <w:t>TABLE 2</w:t>
      </w:r>
      <w:r w:rsidR="00011CD2" w:rsidRPr="00F830A1">
        <w:rPr>
          <w:rStyle w:val="Emphasis"/>
        </w:rPr>
        <w:t xml:space="preserve"> and</w:t>
      </w:r>
      <w:r w:rsidR="00011CD2" w:rsidRPr="00F830A1">
        <w:rPr>
          <w:rStyle w:val="Emphasis"/>
          <w:b/>
          <w:bCs/>
        </w:rPr>
        <w:t xml:space="preserve"> 3</w:t>
      </w:r>
      <w:r w:rsidR="00F830A1">
        <w:rPr>
          <w:rStyle w:val="Emphasis"/>
          <w:b/>
          <w:bCs/>
        </w:rPr>
        <w:t>.</w:t>
      </w:r>
    </w:p>
    <w:p w14:paraId="44C5B547" w14:textId="77777777" w:rsidR="00D02309" w:rsidRPr="002F2A14" w:rsidRDefault="00D02309" w:rsidP="00D02309">
      <w:pPr>
        <w:pStyle w:val="Paragraph"/>
      </w:pPr>
    </w:p>
    <w:p w14:paraId="6FC85003" w14:textId="77777777" w:rsidR="00D02309" w:rsidRPr="002F2A14" w:rsidRDefault="00D02309" w:rsidP="00D02309">
      <w:pPr>
        <w:pStyle w:val="TableCaption"/>
        <w:spacing w:before="0"/>
      </w:pPr>
      <w:r w:rsidRPr="002F2A14">
        <w:rPr>
          <w:b/>
          <w:bCs/>
        </w:rPr>
        <w:t>TABLE 2</w:t>
      </w:r>
      <w:r w:rsidRPr="002F2A14">
        <w:t xml:space="preserve">. </w:t>
      </w:r>
      <w:r w:rsidRPr="002F2A14">
        <w:rPr>
          <w:rFonts w:eastAsia="Calibri"/>
        </w:rPr>
        <w:t>Boundary</w:t>
      </w:r>
      <w:r w:rsidRPr="002F2A14">
        <w:t xml:space="preserve"> </w:t>
      </w:r>
      <w:r>
        <w:t>c</w:t>
      </w:r>
      <w:r w:rsidRPr="002F2A14">
        <w:t>ondi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975"/>
        <w:gridCol w:w="1528"/>
        <w:gridCol w:w="1080"/>
      </w:tblGrid>
      <w:tr w:rsidR="00D02309" w:rsidRPr="002F2A14" w14:paraId="27958037" w14:textId="77777777" w:rsidTr="00F830A1">
        <w:trPr>
          <w:trHeight w:val="20"/>
          <w:jc w:val="center"/>
        </w:trPr>
        <w:tc>
          <w:tcPr>
            <w:tcW w:w="1975" w:type="dxa"/>
          </w:tcPr>
          <w:p w14:paraId="72B28084" w14:textId="77777777" w:rsidR="00D02309" w:rsidRPr="002F2A14" w:rsidRDefault="00D02309" w:rsidP="006C3DB2">
            <w:pPr>
              <w:pStyle w:val="TableParagraph"/>
              <w:spacing w:line="240" w:lineRule="auto"/>
              <w:ind w:left="-8"/>
              <w:rPr>
                <w:b/>
                <w:bCs/>
                <w:sz w:val="20"/>
                <w:szCs w:val="18"/>
              </w:rPr>
            </w:pPr>
            <w:r w:rsidRPr="002F2A14">
              <w:rPr>
                <w:b/>
                <w:bCs/>
                <w:sz w:val="20"/>
                <w:szCs w:val="18"/>
              </w:rPr>
              <w:t>Boundary Condition</w:t>
            </w:r>
          </w:p>
        </w:tc>
        <w:tc>
          <w:tcPr>
            <w:tcW w:w="1528" w:type="dxa"/>
          </w:tcPr>
          <w:p w14:paraId="44F94ADA" w14:textId="77777777" w:rsidR="00D02309" w:rsidRPr="002F2A14" w:rsidRDefault="00D02309" w:rsidP="006C3DB2">
            <w:pPr>
              <w:pStyle w:val="TableParagraph"/>
              <w:spacing w:line="240" w:lineRule="auto"/>
              <w:ind w:left="-4"/>
              <w:rPr>
                <w:b/>
                <w:bCs/>
                <w:sz w:val="20"/>
                <w:szCs w:val="18"/>
                <w:lang w:val="id-ID"/>
              </w:rPr>
            </w:pPr>
            <w:r w:rsidRPr="002F2A14">
              <w:rPr>
                <w:b/>
                <w:bCs/>
                <w:sz w:val="20"/>
                <w:szCs w:val="18"/>
                <w:lang w:val="id-ID"/>
              </w:rPr>
              <w:t>Input Type</w:t>
            </w:r>
          </w:p>
        </w:tc>
        <w:tc>
          <w:tcPr>
            <w:tcW w:w="1080" w:type="dxa"/>
          </w:tcPr>
          <w:p w14:paraId="2AB973A0" w14:textId="77777777" w:rsidR="00D02309" w:rsidRPr="002F2A14" w:rsidRDefault="00D02309" w:rsidP="006C3DB2">
            <w:pPr>
              <w:pStyle w:val="TableParagraph"/>
              <w:spacing w:line="240" w:lineRule="auto"/>
              <w:ind w:left="-4"/>
              <w:rPr>
                <w:b/>
                <w:bCs/>
                <w:sz w:val="20"/>
                <w:szCs w:val="18"/>
                <w:lang w:val="id-ID"/>
              </w:rPr>
            </w:pPr>
            <w:r w:rsidRPr="002F2A14">
              <w:rPr>
                <w:b/>
                <w:bCs/>
                <w:sz w:val="20"/>
                <w:szCs w:val="18"/>
                <w:lang w:val="id-ID"/>
              </w:rPr>
              <w:t>Value</w:t>
            </w:r>
          </w:p>
        </w:tc>
      </w:tr>
      <w:tr w:rsidR="00D02309" w:rsidRPr="002F2A14" w14:paraId="66E4DC9E" w14:textId="77777777" w:rsidTr="00F830A1">
        <w:trPr>
          <w:trHeight w:val="20"/>
          <w:jc w:val="center"/>
        </w:trPr>
        <w:tc>
          <w:tcPr>
            <w:tcW w:w="1975" w:type="dxa"/>
          </w:tcPr>
          <w:p w14:paraId="2D649593" w14:textId="77777777" w:rsidR="00D02309" w:rsidRPr="002F2A14" w:rsidRDefault="00D02309" w:rsidP="006C3DB2">
            <w:pPr>
              <w:pStyle w:val="TableParagraph"/>
              <w:spacing w:line="240" w:lineRule="auto"/>
              <w:ind w:left="147" w:hanging="68"/>
              <w:jc w:val="left"/>
              <w:rPr>
                <w:sz w:val="20"/>
                <w:szCs w:val="18"/>
              </w:rPr>
            </w:pPr>
            <w:r w:rsidRPr="002F2A14">
              <w:rPr>
                <w:sz w:val="20"/>
                <w:szCs w:val="18"/>
              </w:rPr>
              <w:t>Inlet</w:t>
            </w:r>
          </w:p>
        </w:tc>
        <w:tc>
          <w:tcPr>
            <w:tcW w:w="1528" w:type="dxa"/>
            <w:vAlign w:val="center"/>
          </w:tcPr>
          <w:p w14:paraId="06CAE8D8" w14:textId="77777777" w:rsidR="00D02309" w:rsidRPr="002F2A14" w:rsidRDefault="00D02309" w:rsidP="006C3DB2">
            <w:pPr>
              <w:pStyle w:val="TableParagraph"/>
              <w:spacing w:line="240" w:lineRule="auto"/>
              <w:rPr>
                <w:sz w:val="20"/>
                <w:szCs w:val="18"/>
              </w:rPr>
            </w:pPr>
            <w:r w:rsidRPr="002F2A14">
              <w:rPr>
                <w:sz w:val="20"/>
                <w:szCs w:val="18"/>
              </w:rPr>
              <w:t>Mass flow rate</w:t>
            </w:r>
          </w:p>
        </w:tc>
        <w:tc>
          <w:tcPr>
            <w:tcW w:w="1080" w:type="dxa"/>
          </w:tcPr>
          <w:p w14:paraId="3153620A" w14:textId="77777777" w:rsidR="00D02309" w:rsidRPr="002F2A14" w:rsidRDefault="00D02309" w:rsidP="006C3DB2">
            <w:pPr>
              <w:pStyle w:val="TableParagraph"/>
              <w:spacing w:line="240" w:lineRule="auto"/>
              <w:ind w:left="-4"/>
              <w:rPr>
                <w:sz w:val="20"/>
                <w:szCs w:val="18"/>
              </w:rPr>
            </w:pPr>
            <w:r w:rsidRPr="002F2A14">
              <w:rPr>
                <w:sz w:val="20"/>
                <w:szCs w:val="18"/>
              </w:rPr>
              <w:t>579 kg/s</w:t>
            </w:r>
          </w:p>
        </w:tc>
      </w:tr>
      <w:tr w:rsidR="00D02309" w:rsidRPr="002F2A14" w14:paraId="5D342BF0" w14:textId="77777777" w:rsidTr="00F830A1">
        <w:trPr>
          <w:trHeight w:val="20"/>
          <w:jc w:val="center"/>
        </w:trPr>
        <w:tc>
          <w:tcPr>
            <w:tcW w:w="1975" w:type="dxa"/>
          </w:tcPr>
          <w:p w14:paraId="74F08212" w14:textId="77777777" w:rsidR="00D02309" w:rsidRPr="002F2A14" w:rsidRDefault="00D02309" w:rsidP="006C3DB2">
            <w:pPr>
              <w:pStyle w:val="TableParagraph"/>
              <w:spacing w:line="240" w:lineRule="auto"/>
              <w:ind w:left="147" w:hanging="68"/>
              <w:jc w:val="left"/>
              <w:rPr>
                <w:sz w:val="20"/>
                <w:szCs w:val="18"/>
              </w:rPr>
            </w:pPr>
            <w:r w:rsidRPr="002F2A14">
              <w:rPr>
                <w:sz w:val="20"/>
                <w:szCs w:val="18"/>
              </w:rPr>
              <w:t>Outlet</w:t>
            </w:r>
          </w:p>
        </w:tc>
        <w:tc>
          <w:tcPr>
            <w:tcW w:w="1528" w:type="dxa"/>
            <w:vAlign w:val="center"/>
          </w:tcPr>
          <w:p w14:paraId="49BAE33A" w14:textId="77777777" w:rsidR="00D02309" w:rsidRPr="002F2A14" w:rsidRDefault="00D02309" w:rsidP="006C3DB2">
            <w:pPr>
              <w:pStyle w:val="TableParagraph"/>
              <w:spacing w:line="240" w:lineRule="auto"/>
              <w:ind w:left="-4"/>
              <w:rPr>
                <w:sz w:val="20"/>
                <w:szCs w:val="18"/>
              </w:rPr>
            </w:pPr>
            <w:r w:rsidRPr="002F2A14">
              <w:rPr>
                <w:sz w:val="20"/>
                <w:szCs w:val="18"/>
              </w:rPr>
              <w:t>Pressure</w:t>
            </w:r>
          </w:p>
        </w:tc>
        <w:tc>
          <w:tcPr>
            <w:tcW w:w="1080" w:type="dxa"/>
          </w:tcPr>
          <w:p w14:paraId="21ABF71F" w14:textId="77777777" w:rsidR="00D02309" w:rsidRPr="002F2A14" w:rsidRDefault="00D02309" w:rsidP="006C3DB2">
            <w:pPr>
              <w:pStyle w:val="TableParagraph"/>
              <w:spacing w:line="240" w:lineRule="auto"/>
              <w:ind w:left="-4"/>
              <w:rPr>
                <w:sz w:val="20"/>
                <w:szCs w:val="18"/>
              </w:rPr>
            </w:pPr>
            <w:r w:rsidRPr="002F2A14">
              <w:rPr>
                <w:sz w:val="20"/>
                <w:szCs w:val="18"/>
              </w:rPr>
              <w:t>0 Pa</w:t>
            </w:r>
          </w:p>
        </w:tc>
      </w:tr>
      <w:tr w:rsidR="00D02309" w:rsidRPr="002F2A14" w14:paraId="16D93330" w14:textId="77777777" w:rsidTr="00F830A1">
        <w:trPr>
          <w:trHeight w:val="20"/>
          <w:jc w:val="center"/>
        </w:trPr>
        <w:tc>
          <w:tcPr>
            <w:tcW w:w="1975" w:type="dxa"/>
          </w:tcPr>
          <w:p w14:paraId="35868190" w14:textId="77777777" w:rsidR="00D02309" w:rsidRPr="002F2A14" w:rsidRDefault="00D02309" w:rsidP="006C3DB2">
            <w:pPr>
              <w:pStyle w:val="TableParagraph"/>
              <w:spacing w:line="240" w:lineRule="auto"/>
              <w:ind w:left="147" w:hanging="68"/>
              <w:jc w:val="left"/>
              <w:rPr>
                <w:sz w:val="20"/>
                <w:szCs w:val="18"/>
              </w:rPr>
            </w:pPr>
            <w:proofErr w:type="spellStart"/>
            <w:r w:rsidRPr="002F2A14">
              <w:rPr>
                <w:sz w:val="20"/>
                <w:szCs w:val="18"/>
              </w:rPr>
              <w:t>Intensitas</w:t>
            </w:r>
            <w:proofErr w:type="spellEnd"/>
            <w:r w:rsidRPr="002F2A14">
              <w:rPr>
                <w:sz w:val="20"/>
                <w:szCs w:val="18"/>
              </w:rPr>
              <w:t xml:space="preserve"> </w:t>
            </w:r>
            <w:proofErr w:type="spellStart"/>
            <w:r w:rsidRPr="002F2A14">
              <w:rPr>
                <w:sz w:val="20"/>
                <w:szCs w:val="18"/>
              </w:rPr>
              <w:t>turbulensi</w:t>
            </w:r>
            <w:proofErr w:type="spellEnd"/>
          </w:p>
        </w:tc>
        <w:tc>
          <w:tcPr>
            <w:tcW w:w="1528" w:type="dxa"/>
            <w:vAlign w:val="center"/>
          </w:tcPr>
          <w:p w14:paraId="04252FF5" w14:textId="77777777" w:rsidR="00D02309" w:rsidRPr="002F2A14" w:rsidRDefault="00D02309" w:rsidP="006C3DB2">
            <w:pPr>
              <w:pStyle w:val="TableParagraph"/>
              <w:spacing w:line="240" w:lineRule="auto"/>
              <w:rPr>
                <w:sz w:val="20"/>
                <w:szCs w:val="18"/>
              </w:rPr>
            </w:pPr>
            <w:r w:rsidRPr="002F2A14">
              <w:rPr>
                <w:sz w:val="20"/>
                <w:szCs w:val="18"/>
              </w:rPr>
              <w:t>Inlet dan Outlet</w:t>
            </w:r>
          </w:p>
        </w:tc>
        <w:tc>
          <w:tcPr>
            <w:tcW w:w="1080" w:type="dxa"/>
          </w:tcPr>
          <w:p w14:paraId="21AD77CA" w14:textId="77777777" w:rsidR="00D02309" w:rsidRPr="002F2A14" w:rsidRDefault="00D02309" w:rsidP="006C3DB2">
            <w:pPr>
              <w:pStyle w:val="TableParagraph"/>
              <w:spacing w:line="240" w:lineRule="auto"/>
              <w:ind w:left="-4"/>
              <w:rPr>
                <w:sz w:val="20"/>
                <w:szCs w:val="18"/>
              </w:rPr>
            </w:pPr>
            <w:r w:rsidRPr="002F2A14">
              <w:rPr>
                <w:sz w:val="20"/>
                <w:szCs w:val="18"/>
              </w:rPr>
              <w:t>2,63 %</w:t>
            </w:r>
          </w:p>
        </w:tc>
      </w:tr>
    </w:tbl>
    <w:p w14:paraId="258D71C2" w14:textId="77777777" w:rsidR="00D02309" w:rsidRPr="002F2A14" w:rsidRDefault="00D02309" w:rsidP="00D02309">
      <w:pPr>
        <w:pStyle w:val="Paragraph"/>
        <w:ind w:firstLine="0"/>
        <w:rPr>
          <w:lang w:val="id-ID"/>
        </w:rPr>
      </w:pPr>
    </w:p>
    <w:p w14:paraId="3E51F798" w14:textId="77777777" w:rsidR="00D02309" w:rsidRPr="00F30C40" w:rsidRDefault="00D02309" w:rsidP="00D02309">
      <w:pPr>
        <w:pStyle w:val="TableCaption"/>
        <w:spacing w:before="0"/>
      </w:pPr>
      <w:r w:rsidRPr="00F30C40">
        <w:rPr>
          <w:b/>
          <w:bCs/>
        </w:rPr>
        <w:t>TABLE 3.</w:t>
      </w:r>
      <w:r w:rsidRPr="00F30C40">
        <w:t xml:space="preserve"> Simulation </w:t>
      </w:r>
      <w:r>
        <w:rPr>
          <w:rFonts w:eastAsia="Calibri"/>
        </w:rPr>
        <w:t>r</w:t>
      </w:r>
      <w:r w:rsidRPr="00F30C40">
        <w:rPr>
          <w:rFonts w:eastAsia="Calibri"/>
        </w:rPr>
        <w:t>esults</w:t>
      </w:r>
    </w:p>
    <w:tbl>
      <w:tblPr>
        <w:tblStyle w:val="TableGrid"/>
        <w:tblW w:w="0" w:type="auto"/>
        <w:jc w:val="center"/>
        <w:tblLook w:val="04A0" w:firstRow="1" w:lastRow="0" w:firstColumn="1" w:lastColumn="0" w:noHBand="0" w:noVBand="1"/>
      </w:tblPr>
      <w:tblGrid>
        <w:gridCol w:w="1400"/>
        <w:gridCol w:w="1344"/>
        <w:gridCol w:w="1872"/>
        <w:gridCol w:w="1344"/>
        <w:gridCol w:w="1455"/>
      </w:tblGrid>
      <w:tr w:rsidR="00D02309" w:rsidRPr="00F30C40" w14:paraId="4EE4577E" w14:textId="77777777" w:rsidTr="00F830A1">
        <w:trPr>
          <w:jc w:val="center"/>
        </w:trPr>
        <w:tc>
          <w:tcPr>
            <w:tcW w:w="0" w:type="auto"/>
            <w:hideMark/>
          </w:tcPr>
          <w:p w14:paraId="69944D12" w14:textId="77777777" w:rsidR="00D02309" w:rsidRPr="00F30C40" w:rsidRDefault="00D02309" w:rsidP="006C3DB2">
            <w:pPr>
              <w:jc w:val="center"/>
              <w:rPr>
                <w:b/>
                <w:bCs/>
                <w:sz w:val="20"/>
                <w:lang w:val="id-ID" w:eastAsia="id-ID"/>
              </w:rPr>
            </w:pPr>
            <w:r w:rsidRPr="00F30C40">
              <w:rPr>
                <w:b/>
                <w:bCs/>
                <w:sz w:val="20"/>
                <w:lang w:val="id-ID" w:eastAsia="id-ID"/>
              </w:rPr>
              <w:t>Turbine Type</w:t>
            </w:r>
          </w:p>
        </w:tc>
        <w:tc>
          <w:tcPr>
            <w:tcW w:w="0" w:type="auto"/>
            <w:hideMark/>
          </w:tcPr>
          <w:p w14:paraId="795D96FC" w14:textId="77777777" w:rsidR="00D02309" w:rsidRPr="00F30C40" w:rsidRDefault="00D02309" w:rsidP="006C3DB2">
            <w:pPr>
              <w:jc w:val="center"/>
              <w:rPr>
                <w:b/>
                <w:bCs/>
                <w:sz w:val="20"/>
                <w:lang w:val="id-ID" w:eastAsia="id-ID"/>
              </w:rPr>
            </w:pPr>
            <w:r w:rsidRPr="00F30C40">
              <w:rPr>
                <w:b/>
                <w:bCs/>
                <w:sz w:val="20"/>
                <w:lang w:val="id-ID" w:eastAsia="id-ID"/>
              </w:rPr>
              <w:t>No. of Blades</w:t>
            </w:r>
          </w:p>
        </w:tc>
        <w:tc>
          <w:tcPr>
            <w:tcW w:w="0" w:type="auto"/>
            <w:hideMark/>
          </w:tcPr>
          <w:p w14:paraId="16762D85" w14:textId="77777777" w:rsidR="00D02309" w:rsidRPr="00F30C40" w:rsidRDefault="00D02309" w:rsidP="006C3DB2">
            <w:pPr>
              <w:jc w:val="center"/>
              <w:rPr>
                <w:b/>
                <w:bCs/>
                <w:sz w:val="20"/>
                <w:lang w:val="id-ID" w:eastAsia="id-ID"/>
              </w:rPr>
            </w:pPr>
            <w:r w:rsidRPr="00F30C40">
              <w:rPr>
                <w:b/>
                <w:bCs/>
                <w:sz w:val="20"/>
                <w:lang w:val="id-ID" w:eastAsia="id-ID"/>
              </w:rPr>
              <w:t>No. of Guide Vanes</w:t>
            </w:r>
          </w:p>
        </w:tc>
        <w:tc>
          <w:tcPr>
            <w:tcW w:w="0" w:type="auto"/>
            <w:hideMark/>
          </w:tcPr>
          <w:p w14:paraId="4EBD176A" w14:textId="77777777" w:rsidR="00D02309" w:rsidRPr="00F30C40" w:rsidRDefault="00D02309" w:rsidP="006C3DB2">
            <w:pPr>
              <w:jc w:val="center"/>
              <w:rPr>
                <w:b/>
                <w:bCs/>
                <w:sz w:val="20"/>
                <w:lang w:val="id-ID" w:eastAsia="id-ID"/>
              </w:rPr>
            </w:pPr>
            <w:r w:rsidRPr="00F30C40">
              <w:rPr>
                <w:b/>
                <w:bCs/>
                <w:sz w:val="20"/>
                <w:lang w:val="id-ID" w:eastAsia="id-ID"/>
              </w:rPr>
              <w:t>Torque (Nm)</w:t>
            </w:r>
          </w:p>
        </w:tc>
        <w:tc>
          <w:tcPr>
            <w:tcW w:w="0" w:type="auto"/>
            <w:hideMark/>
          </w:tcPr>
          <w:p w14:paraId="47381E04" w14:textId="77777777" w:rsidR="00D02309" w:rsidRPr="00F30C40" w:rsidRDefault="00D02309" w:rsidP="006C3DB2">
            <w:pPr>
              <w:jc w:val="center"/>
              <w:rPr>
                <w:b/>
                <w:bCs/>
                <w:sz w:val="20"/>
                <w:lang w:val="id-ID" w:eastAsia="id-ID"/>
              </w:rPr>
            </w:pPr>
            <w:r w:rsidRPr="00F30C40">
              <w:rPr>
                <w:b/>
                <w:bCs/>
                <w:sz w:val="20"/>
                <w:lang w:val="id-ID" w:eastAsia="id-ID"/>
              </w:rPr>
              <w:t>Power (Watts)</w:t>
            </w:r>
          </w:p>
        </w:tc>
      </w:tr>
      <w:tr w:rsidR="00D02309" w:rsidRPr="00F30C40" w14:paraId="06B1ACDE" w14:textId="77777777" w:rsidTr="00F830A1">
        <w:trPr>
          <w:jc w:val="center"/>
        </w:trPr>
        <w:tc>
          <w:tcPr>
            <w:tcW w:w="0" w:type="auto"/>
            <w:vAlign w:val="center"/>
            <w:hideMark/>
          </w:tcPr>
          <w:p w14:paraId="28FD6706" w14:textId="77777777" w:rsidR="00D02309" w:rsidRPr="00F30C40" w:rsidRDefault="00D02309" w:rsidP="006C3DB2">
            <w:pPr>
              <w:jc w:val="center"/>
              <w:rPr>
                <w:sz w:val="20"/>
                <w:lang w:val="id-ID" w:eastAsia="id-ID"/>
              </w:rPr>
            </w:pPr>
            <w:r w:rsidRPr="00F30C40">
              <w:rPr>
                <w:sz w:val="20"/>
                <w:lang w:val="id-ID" w:eastAsia="id-ID"/>
              </w:rPr>
              <w:t>Type 1</w:t>
            </w:r>
          </w:p>
        </w:tc>
        <w:tc>
          <w:tcPr>
            <w:tcW w:w="0" w:type="auto"/>
            <w:vAlign w:val="center"/>
            <w:hideMark/>
          </w:tcPr>
          <w:p w14:paraId="1C661A63" w14:textId="77777777" w:rsidR="00D02309" w:rsidRPr="00F30C40" w:rsidRDefault="00D02309" w:rsidP="006C3DB2">
            <w:pPr>
              <w:jc w:val="center"/>
              <w:rPr>
                <w:sz w:val="20"/>
                <w:lang w:val="id-ID" w:eastAsia="id-ID"/>
              </w:rPr>
            </w:pPr>
            <w:r w:rsidRPr="00F30C40">
              <w:rPr>
                <w:sz w:val="20"/>
                <w:lang w:val="id-ID" w:eastAsia="id-ID"/>
              </w:rPr>
              <w:t>5</w:t>
            </w:r>
          </w:p>
        </w:tc>
        <w:tc>
          <w:tcPr>
            <w:tcW w:w="0" w:type="auto"/>
            <w:vAlign w:val="center"/>
            <w:hideMark/>
          </w:tcPr>
          <w:p w14:paraId="140F0D34" w14:textId="77777777" w:rsidR="00D02309" w:rsidRPr="00F30C40" w:rsidRDefault="00D02309" w:rsidP="006C3DB2">
            <w:pPr>
              <w:jc w:val="center"/>
              <w:rPr>
                <w:sz w:val="20"/>
                <w:lang w:val="id-ID" w:eastAsia="id-ID"/>
              </w:rPr>
            </w:pPr>
            <w:r w:rsidRPr="00F30C40">
              <w:rPr>
                <w:sz w:val="20"/>
                <w:lang w:val="id-ID" w:eastAsia="id-ID"/>
              </w:rPr>
              <w:t>10</w:t>
            </w:r>
          </w:p>
        </w:tc>
        <w:tc>
          <w:tcPr>
            <w:tcW w:w="0" w:type="auto"/>
            <w:vAlign w:val="center"/>
            <w:hideMark/>
          </w:tcPr>
          <w:p w14:paraId="207A3113" w14:textId="77777777" w:rsidR="00D02309" w:rsidRPr="00F30C40" w:rsidRDefault="00D02309" w:rsidP="006C3DB2">
            <w:pPr>
              <w:jc w:val="center"/>
              <w:rPr>
                <w:sz w:val="20"/>
                <w:lang w:val="id-ID" w:eastAsia="id-ID"/>
              </w:rPr>
            </w:pPr>
            <w:r w:rsidRPr="00F30C40">
              <w:rPr>
                <w:sz w:val="20"/>
                <w:lang w:val="id-ID" w:eastAsia="id-ID"/>
              </w:rPr>
              <w:t>3023.21</w:t>
            </w:r>
          </w:p>
        </w:tc>
        <w:tc>
          <w:tcPr>
            <w:tcW w:w="0" w:type="auto"/>
            <w:vAlign w:val="center"/>
            <w:hideMark/>
          </w:tcPr>
          <w:p w14:paraId="0AB96DB0" w14:textId="77777777" w:rsidR="00D02309" w:rsidRPr="00F30C40" w:rsidRDefault="00D02309" w:rsidP="006C3DB2">
            <w:pPr>
              <w:jc w:val="center"/>
              <w:rPr>
                <w:sz w:val="20"/>
                <w:lang w:val="id-ID" w:eastAsia="id-ID"/>
              </w:rPr>
            </w:pPr>
            <w:r w:rsidRPr="00F30C40">
              <w:rPr>
                <w:sz w:val="20"/>
                <w:lang w:val="id-ID" w:eastAsia="id-ID"/>
              </w:rPr>
              <w:t>29929.77</w:t>
            </w:r>
          </w:p>
        </w:tc>
      </w:tr>
      <w:tr w:rsidR="00D02309" w:rsidRPr="00F30C40" w14:paraId="1CD45F79" w14:textId="77777777" w:rsidTr="00F830A1">
        <w:trPr>
          <w:jc w:val="center"/>
        </w:trPr>
        <w:tc>
          <w:tcPr>
            <w:tcW w:w="0" w:type="auto"/>
            <w:vAlign w:val="center"/>
            <w:hideMark/>
          </w:tcPr>
          <w:p w14:paraId="69416F67" w14:textId="77777777" w:rsidR="00D02309" w:rsidRPr="00F30C40" w:rsidRDefault="00D02309" w:rsidP="006C3DB2">
            <w:pPr>
              <w:jc w:val="center"/>
              <w:rPr>
                <w:sz w:val="20"/>
                <w:lang w:val="id-ID" w:eastAsia="id-ID"/>
              </w:rPr>
            </w:pPr>
            <w:r w:rsidRPr="00F30C40">
              <w:rPr>
                <w:sz w:val="20"/>
                <w:lang w:val="id-ID" w:eastAsia="id-ID"/>
              </w:rPr>
              <w:t>Type 2</w:t>
            </w:r>
          </w:p>
        </w:tc>
        <w:tc>
          <w:tcPr>
            <w:tcW w:w="0" w:type="auto"/>
            <w:vAlign w:val="center"/>
            <w:hideMark/>
          </w:tcPr>
          <w:p w14:paraId="0E5BA973" w14:textId="77777777" w:rsidR="00D02309" w:rsidRPr="00F30C40" w:rsidRDefault="00D02309" w:rsidP="006C3DB2">
            <w:pPr>
              <w:jc w:val="center"/>
              <w:rPr>
                <w:sz w:val="20"/>
                <w:lang w:val="id-ID" w:eastAsia="id-ID"/>
              </w:rPr>
            </w:pPr>
            <w:r w:rsidRPr="00F30C40">
              <w:rPr>
                <w:sz w:val="20"/>
                <w:lang w:val="id-ID" w:eastAsia="id-ID"/>
              </w:rPr>
              <w:t>5</w:t>
            </w:r>
          </w:p>
        </w:tc>
        <w:tc>
          <w:tcPr>
            <w:tcW w:w="0" w:type="auto"/>
            <w:vAlign w:val="center"/>
            <w:hideMark/>
          </w:tcPr>
          <w:p w14:paraId="6D804AE2" w14:textId="77777777" w:rsidR="00D02309" w:rsidRPr="00F30C40" w:rsidRDefault="00D02309" w:rsidP="006C3DB2">
            <w:pPr>
              <w:jc w:val="center"/>
              <w:rPr>
                <w:sz w:val="20"/>
                <w:lang w:val="id-ID" w:eastAsia="id-ID"/>
              </w:rPr>
            </w:pPr>
            <w:r w:rsidRPr="00F30C40">
              <w:rPr>
                <w:sz w:val="20"/>
                <w:lang w:val="id-ID" w:eastAsia="id-ID"/>
              </w:rPr>
              <w:t>5</w:t>
            </w:r>
          </w:p>
        </w:tc>
        <w:tc>
          <w:tcPr>
            <w:tcW w:w="0" w:type="auto"/>
            <w:vAlign w:val="center"/>
            <w:hideMark/>
          </w:tcPr>
          <w:p w14:paraId="6DC5C373" w14:textId="77777777" w:rsidR="00D02309" w:rsidRPr="00F30C40" w:rsidRDefault="00D02309" w:rsidP="006C3DB2">
            <w:pPr>
              <w:jc w:val="center"/>
              <w:rPr>
                <w:sz w:val="20"/>
                <w:lang w:val="id-ID" w:eastAsia="id-ID"/>
              </w:rPr>
            </w:pPr>
            <w:r w:rsidRPr="00F30C40">
              <w:rPr>
                <w:sz w:val="20"/>
                <w:lang w:val="id-ID" w:eastAsia="id-ID"/>
              </w:rPr>
              <w:t>2707.86</w:t>
            </w:r>
          </w:p>
        </w:tc>
        <w:tc>
          <w:tcPr>
            <w:tcW w:w="0" w:type="auto"/>
            <w:vAlign w:val="center"/>
            <w:hideMark/>
          </w:tcPr>
          <w:p w14:paraId="56E7FCA6" w14:textId="77777777" w:rsidR="00D02309" w:rsidRPr="00F30C40" w:rsidRDefault="00D02309" w:rsidP="006C3DB2">
            <w:pPr>
              <w:jc w:val="center"/>
              <w:rPr>
                <w:sz w:val="20"/>
                <w:lang w:val="id-ID" w:eastAsia="id-ID"/>
              </w:rPr>
            </w:pPr>
            <w:r w:rsidRPr="00F30C40">
              <w:rPr>
                <w:sz w:val="20"/>
                <w:lang w:val="id-ID" w:eastAsia="id-ID"/>
              </w:rPr>
              <w:t>26807.81</w:t>
            </w:r>
          </w:p>
        </w:tc>
      </w:tr>
      <w:tr w:rsidR="00D02309" w:rsidRPr="00F30C40" w14:paraId="642AA610" w14:textId="77777777" w:rsidTr="00F830A1">
        <w:trPr>
          <w:jc w:val="center"/>
        </w:trPr>
        <w:tc>
          <w:tcPr>
            <w:tcW w:w="0" w:type="auto"/>
            <w:vAlign w:val="center"/>
            <w:hideMark/>
          </w:tcPr>
          <w:p w14:paraId="1A5F5F67" w14:textId="77777777" w:rsidR="00D02309" w:rsidRPr="00F30C40" w:rsidRDefault="00D02309" w:rsidP="006C3DB2">
            <w:pPr>
              <w:jc w:val="center"/>
              <w:rPr>
                <w:sz w:val="20"/>
                <w:lang w:val="id-ID" w:eastAsia="id-ID"/>
              </w:rPr>
            </w:pPr>
            <w:r w:rsidRPr="00F30C40">
              <w:rPr>
                <w:sz w:val="20"/>
                <w:lang w:val="id-ID" w:eastAsia="id-ID"/>
              </w:rPr>
              <w:t>Type 3</w:t>
            </w:r>
          </w:p>
        </w:tc>
        <w:tc>
          <w:tcPr>
            <w:tcW w:w="0" w:type="auto"/>
            <w:vAlign w:val="center"/>
            <w:hideMark/>
          </w:tcPr>
          <w:p w14:paraId="57DBBFF8" w14:textId="77777777" w:rsidR="00D02309" w:rsidRPr="00F30C40" w:rsidRDefault="00D02309" w:rsidP="006C3DB2">
            <w:pPr>
              <w:jc w:val="center"/>
              <w:rPr>
                <w:sz w:val="20"/>
                <w:lang w:val="id-ID" w:eastAsia="id-ID"/>
              </w:rPr>
            </w:pPr>
            <w:r w:rsidRPr="00F30C40">
              <w:rPr>
                <w:sz w:val="20"/>
                <w:lang w:val="id-ID" w:eastAsia="id-ID"/>
              </w:rPr>
              <w:t>3</w:t>
            </w:r>
          </w:p>
        </w:tc>
        <w:tc>
          <w:tcPr>
            <w:tcW w:w="0" w:type="auto"/>
            <w:vAlign w:val="center"/>
            <w:hideMark/>
          </w:tcPr>
          <w:p w14:paraId="246066DC" w14:textId="77777777" w:rsidR="00D02309" w:rsidRPr="00F30C40" w:rsidRDefault="00D02309" w:rsidP="006C3DB2">
            <w:pPr>
              <w:jc w:val="center"/>
              <w:rPr>
                <w:sz w:val="20"/>
                <w:lang w:val="id-ID" w:eastAsia="id-ID"/>
              </w:rPr>
            </w:pPr>
            <w:r w:rsidRPr="00F30C40">
              <w:rPr>
                <w:sz w:val="20"/>
                <w:lang w:val="id-ID" w:eastAsia="id-ID"/>
              </w:rPr>
              <w:t>5</w:t>
            </w:r>
          </w:p>
        </w:tc>
        <w:tc>
          <w:tcPr>
            <w:tcW w:w="0" w:type="auto"/>
            <w:vAlign w:val="center"/>
            <w:hideMark/>
          </w:tcPr>
          <w:p w14:paraId="2156D0A1" w14:textId="77777777" w:rsidR="00D02309" w:rsidRPr="00F30C40" w:rsidRDefault="00D02309" w:rsidP="006C3DB2">
            <w:pPr>
              <w:jc w:val="center"/>
              <w:rPr>
                <w:sz w:val="20"/>
                <w:lang w:val="id-ID" w:eastAsia="id-ID"/>
              </w:rPr>
            </w:pPr>
            <w:r w:rsidRPr="00F30C40">
              <w:rPr>
                <w:sz w:val="20"/>
                <w:lang w:val="id-ID" w:eastAsia="id-ID"/>
              </w:rPr>
              <w:t>1967.37</w:t>
            </w:r>
          </w:p>
        </w:tc>
        <w:tc>
          <w:tcPr>
            <w:tcW w:w="0" w:type="auto"/>
            <w:vAlign w:val="center"/>
            <w:hideMark/>
          </w:tcPr>
          <w:p w14:paraId="1A8E67A3" w14:textId="77777777" w:rsidR="00D02309" w:rsidRPr="00F30C40" w:rsidRDefault="00D02309" w:rsidP="006C3DB2">
            <w:pPr>
              <w:jc w:val="center"/>
              <w:rPr>
                <w:sz w:val="20"/>
                <w:lang w:val="id-ID" w:eastAsia="id-ID"/>
              </w:rPr>
            </w:pPr>
            <w:r w:rsidRPr="00F30C40">
              <w:rPr>
                <w:sz w:val="20"/>
                <w:lang w:val="id-ID" w:eastAsia="id-ID"/>
              </w:rPr>
              <w:t>19476.96</w:t>
            </w:r>
          </w:p>
        </w:tc>
      </w:tr>
      <w:tr w:rsidR="00D02309" w:rsidRPr="00F30C40" w14:paraId="60FA92C5" w14:textId="77777777" w:rsidTr="00F830A1">
        <w:trPr>
          <w:jc w:val="center"/>
        </w:trPr>
        <w:tc>
          <w:tcPr>
            <w:tcW w:w="0" w:type="auto"/>
            <w:vAlign w:val="center"/>
            <w:hideMark/>
          </w:tcPr>
          <w:p w14:paraId="5331A973" w14:textId="77777777" w:rsidR="00D02309" w:rsidRPr="00F30C40" w:rsidRDefault="00D02309" w:rsidP="006C3DB2">
            <w:pPr>
              <w:jc w:val="center"/>
              <w:rPr>
                <w:sz w:val="20"/>
                <w:lang w:val="id-ID" w:eastAsia="id-ID"/>
              </w:rPr>
            </w:pPr>
            <w:r w:rsidRPr="00F30C40">
              <w:rPr>
                <w:sz w:val="20"/>
                <w:lang w:val="id-ID" w:eastAsia="id-ID"/>
              </w:rPr>
              <w:t>Type 4</w:t>
            </w:r>
          </w:p>
        </w:tc>
        <w:tc>
          <w:tcPr>
            <w:tcW w:w="0" w:type="auto"/>
            <w:vAlign w:val="center"/>
            <w:hideMark/>
          </w:tcPr>
          <w:p w14:paraId="333E815C" w14:textId="77777777" w:rsidR="00D02309" w:rsidRPr="00F30C40" w:rsidRDefault="00D02309" w:rsidP="006C3DB2">
            <w:pPr>
              <w:jc w:val="center"/>
              <w:rPr>
                <w:sz w:val="20"/>
                <w:lang w:val="id-ID" w:eastAsia="id-ID"/>
              </w:rPr>
            </w:pPr>
            <w:r w:rsidRPr="00F30C40">
              <w:rPr>
                <w:sz w:val="20"/>
                <w:lang w:val="id-ID" w:eastAsia="id-ID"/>
              </w:rPr>
              <w:t>3</w:t>
            </w:r>
          </w:p>
        </w:tc>
        <w:tc>
          <w:tcPr>
            <w:tcW w:w="0" w:type="auto"/>
            <w:vAlign w:val="center"/>
            <w:hideMark/>
          </w:tcPr>
          <w:p w14:paraId="7FF5856D" w14:textId="77777777" w:rsidR="00D02309" w:rsidRPr="00F30C40" w:rsidRDefault="00D02309" w:rsidP="006C3DB2">
            <w:pPr>
              <w:jc w:val="center"/>
              <w:rPr>
                <w:sz w:val="20"/>
                <w:lang w:val="id-ID" w:eastAsia="id-ID"/>
              </w:rPr>
            </w:pPr>
            <w:r w:rsidRPr="00F30C40">
              <w:rPr>
                <w:sz w:val="20"/>
                <w:lang w:val="id-ID" w:eastAsia="id-ID"/>
              </w:rPr>
              <w:t>10</w:t>
            </w:r>
          </w:p>
        </w:tc>
        <w:tc>
          <w:tcPr>
            <w:tcW w:w="0" w:type="auto"/>
            <w:vAlign w:val="center"/>
            <w:hideMark/>
          </w:tcPr>
          <w:p w14:paraId="090CB318" w14:textId="77777777" w:rsidR="00D02309" w:rsidRPr="00F30C40" w:rsidRDefault="00D02309" w:rsidP="006C3DB2">
            <w:pPr>
              <w:jc w:val="center"/>
              <w:rPr>
                <w:sz w:val="20"/>
                <w:lang w:val="id-ID" w:eastAsia="id-ID"/>
              </w:rPr>
            </w:pPr>
            <w:r w:rsidRPr="00F30C40">
              <w:rPr>
                <w:sz w:val="20"/>
                <w:lang w:val="id-ID" w:eastAsia="id-ID"/>
              </w:rPr>
              <w:t>2014.4</w:t>
            </w:r>
          </w:p>
        </w:tc>
        <w:tc>
          <w:tcPr>
            <w:tcW w:w="0" w:type="auto"/>
            <w:vAlign w:val="center"/>
            <w:hideMark/>
          </w:tcPr>
          <w:p w14:paraId="473F4303" w14:textId="77777777" w:rsidR="00D02309" w:rsidRPr="00F30C40" w:rsidRDefault="00D02309" w:rsidP="006C3DB2">
            <w:pPr>
              <w:jc w:val="center"/>
              <w:rPr>
                <w:sz w:val="20"/>
                <w:lang w:val="id-ID" w:eastAsia="id-ID"/>
              </w:rPr>
            </w:pPr>
            <w:r w:rsidRPr="00F30C40">
              <w:rPr>
                <w:sz w:val="20"/>
                <w:lang w:val="id-ID" w:eastAsia="id-ID"/>
              </w:rPr>
              <w:t>19942.56</w:t>
            </w:r>
          </w:p>
        </w:tc>
      </w:tr>
    </w:tbl>
    <w:p w14:paraId="07DD70C1" w14:textId="77777777" w:rsidR="00D02309" w:rsidRPr="002F2A14" w:rsidRDefault="00D02309" w:rsidP="00D02309">
      <w:pPr>
        <w:pStyle w:val="Paragraph"/>
        <w:ind w:firstLine="0"/>
        <w:rPr>
          <w:lang w:val="id-ID"/>
        </w:rPr>
      </w:pPr>
    </w:p>
    <w:p w14:paraId="553B3FC7" w14:textId="5F7D4FFE" w:rsidR="00D02309" w:rsidRPr="00F830A1" w:rsidRDefault="00D02309" w:rsidP="00D02309">
      <w:pPr>
        <w:pStyle w:val="Paragraph"/>
        <w:rPr>
          <w:rStyle w:val="Emphasis"/>
        </w:rPr>
      </w:pPr>
      <w:r w:rsidRPr="00F830A1">
        <w:rPr>
          <w:rStyle w:val="Emphasis"/>
          <w:noProof/>
        </w:rPr>
        <w:drawing>
          <wp:anchor distT="0" distB="0" distL="114300" distR="114300" simplePos="0" relativeHeight="251661312" behindDoc="0" locked="0" layoutInCell="1" allowOverlap="1" wp14:anchorId="0A163189" wp14:editId="1076FF2F">
            <wp:simplePos x="0" y="0"/>
            <wp:positionH relativeFrom="column">
              <wp:posOffset>2989580</wp:posOffset>
            </wp:positionH>
            <wp:positionV relativeFrom="paragraph">
              <wp:posOffset>240030</wp:posOffset>
            </wp:positionV>
            <wp:extent cx="2381885" cy="1618615"/>
            <wp:effectExtent l="0" t="0" r="0" b="0"/>
            <wp:wrapTopAndBottom/>
            <wp:docPr id="108245105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451054" name="Picture 4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81885" cy="1618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830A1">
        <w:rPr>
          <w:rStyle w:val="Emphasis"/>
          <w:noProof/>
        </w:rPr>
        <w:drawing>
          <wp:anchor distT="0" distB="0" distL="114300" distR="114300" simplePos="0" relativeHeight="251660288" behindDoc="0" locked="0" layoutInCell="1" allowOverlap="1" wp14:anchorId="40285A35" wp14:editId="4A21157C">
            <wp:simplePos x="0" y="0"/>
            <wp:positionH relativeFrom="column">
              <wp:posOffset>556260</wp:posOffset>
            </wp:positionH>
            <wp:positionV relativeFrom="paragraph">
              <wp:posOffset>234950</wp:posOffset>
            </wp:positionV>
            <wp:extent cx="2405380" cy="1618615"/>
            <wp:effectExtent l="0" t="0" r="0" b="0"/>
            <wp:wrapTopAndBottom/>
            <wp:docPr id="33621294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212948" name="Picture 4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05380" cy="1618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830A1">
        <w:rPr>
          <w:rStyle w:val="Emphasis"/>
        </w:rPr>
        <w:t>Analysis results of turbine type -1</w:t>
      </w:r>
      <w:r w:rsidR="00D44F38" w:rsidRPr="00F830A1">
        <w:rPr>
          <w:rStyle w:val="Emphasis"/>
        </w:rPr>
        <w:t xml:space="preserve">, in </w:t>
      </w:r>
      <w:r w:rsidR="00B567B6" w:rsidRPr="00F830A1">
        <w:rPr>
          <w:rStyle w:val="Emphasis"/>
          <w:b/>
          <w:bCs/>
        </w:rPr>
        <w:t>FIGURE 2</w:t>
      </w:r>
      <w:r w:rsidR="00D44F38" w:rsidRPr="00F830A1">
        <w:rPr>
          <w:rStyle w:val="Emphasis"/>
        </w:rPr>
        <w:t xml:space="preserve"> and </w:t>
      </w:r>
      <w:r w:rsidR="00B567B6" w:rsidRPr="00F830A1">
        <w:rPr>
          <w:rStyle w:val="Emphasis"/>
          <w:b/>
          <w:bCs/>
        </w:rPr>
        <w:t>3</w:t>
      </w:r>
      <w:r w:rsidR="00F830A1">
        <w:rPr>
          <w:rStyle w:val="Emphasis"/>
        </w:rPr>
        <w:t>.</w:t>
      </w:r>
    </w:p>
    <w:p w14:paraId="5D0AA0D0" w14:textId="77777777" w:rsidR="00D02309" w:rsidRPr="002F2A14" w:rsidRDefault="00D02309" w:rsidP="00D02309">
      <w:pPr>
        <w:pStyle w:val="Paragraph"/>
        <w:ind w:firstLine="0"/>
        <w:jc w:val="center"/>
        <w:rPr>
          <w:spacing w:val="-1"/>
          <w:lang w:val="id-ID"/>
        </w:rPr>
      </w:pPr>
      <w:r w:rsidRPr="002F2A14">
        <w:rPr>
          <w:spacing w:val="-1"/>
          <w:lang w:val="id-ID"/>
        </w:rPr>
        <w:t>(a)                                                                            (b)</w:t>
      </w:r>
    </w:p>
    <w:p w14:paraId="7BC83E80" w14:textId="77777777" w:rsidR="00D02309" w:rsidRPr="001C31F6" w:rsidRDefault="00D02309" w:rsidP="00D02309">
      <w:pPr>
        <w:pStyle w:val="FigureCaption"/>
        <w:tabs>
          <w:tab w:val="left" w:pos="851"/>
        </w:tabs>
        <w:spacing w:before="0"/>
        <w:rPr>
          <w:sz w:val="20"/>
          <w:lang w:val="id-ID"/>
        </w:rPr>
      </w:pPr>
      <w:r w:rsidRPr="002F2A14">
        <w:rPr>
          <w:noProof/>
          <w:lang w:val="id-ID" w:eastAsia="id-ID"/>
        </w:rPr>
        <w:drawing>
          <wp:anchor distT="0" distB="0" distL="114300" distR="114300" simplePos="0" relativeHeight="251665408" behindDoc="0" locked="0" layoutInCell="1" allowOverlap="1" wp14:anchorId="57CCB44B" wp14:editId="632D977B">
            <wp:simplePos x="0" y="0"/>
            <wp:positionH relativeFrom="column">
              <wp:posOffset>2987040</wp:posOffset>
            </wp:positionH>
            <wp:positionV relativeFrom="paragraph">
              <wp:posOffset>293370</wp:posOffset>
            </wp:positionV>
            <wp:extent cx="2381885" cy="1654810"/>
            <wp:effectExtent l="0" t="0" r="0" b="635"/>
            <wp:wrapTopAndBottom/>
            <wp:docPr id="19"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3.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81885" cy="1654810"/>
                    </a:xfrm>
                    <a:prstGeom prst="rect">
                      <a:avLst/>
                    </a:prstGeom>
                  </pic:spPr>
                </pic:pic>
              </a:graphicData>
            </a:graphic>
            <wp14:sizeRelH relativeFrom="page">
              <wp14:pctWidth>0</wp14:pctWidth>
            </wp14:sizeRelH>
            <wp14:sizeRelV relativeFrom="page">
              <wp14:pctHeight>0</wp14:pctHeight>
            </wp14:sizeRelV>
          </wp:anchor>
        </w:drawing>
      </w:r>
      <w:r w:rsidRPr="002F2A14">
        <w:rPr>
          <w:noProof/>
          <w:lang w:val="id-ID" w:eastAsia="id-ID"/>
        </w:rPr>
        <w:drawing>
          <wp:anchor distT="0" distB="0" distL="114300" distR="114300" simplePos="0" relativeHeight="251664384" behindDoc="0" locked="0" layoutInCell="1" allowOverlap="1" wp14:anchorId="67193BA6" wp14:editId="6734520F">
            <wp:simplePos x="0" y="0"/>
            <wp:positionH relativeFrom="column">
              <wp:posOffset>588010</wp:posOffset>
            </wp:positionH>
            <wp:positionV relativeFrom="paragraph">
              <wp:posOffset>291465</wp:posOffset>
            </wp:positionV>
            <wp:extent cx="2371090" cy="1652270"/>
            <wp:effectExtent l="0" t="0" r="0" b="635"/>
            <wp:wrapTopAndBottom/>
            <wp:docPr id="17"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2.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1090" cy="1652270"/>
                    </a:xfrm>
                    <a:prstGeom prst="rect">
                      <a:avLst/>
                    </a:prstGeom>
                  </pic:spPr>
                </pic:pic>
              </a:graphicData>
            </a:graphic>
            <wp14:sizeRelH relativeFrom="page">
              <wp14:pctWidth>0</wp14:pctWidth>
            </wp14:sizeRelH>
            <wp14:sizeRelV relativeFrom="page">
              <wp14:pctHeight>0</wp14:pctHeight>
            </wp14:sizeRelV>
          </wp:anchor>
        </w:drawing>
      </w:r>
      <w:r w:rsidRPr="002F2A14">
        <w:rPr>
          <w:b/>
        </w:rPr>
        <w:t>FIGURE</w:t>
      </w:r>
      <w:r w:rsidRPr="002F2A14">
        <w:rPr>
          <w:b/>
          <w:spacing w:val="-3"/>
          <w:sz w:val="20"/>
        </w:rPr>
        <w:t xml:space="preserve"> </w:t>
      </w:r>
      <w:r w:rsidRPr="002F2A14">
        <w:rPr>
          <w:b/>
        </w:rPr>
        <w:t>2.</w:t>
      </w:r>
      <w:r w:rsidRPr="002F2A14">
        <w:rPr>
          <w:spacing w:val="-1"/>
          <w:sz w:val="20"/>
        </w:rPr>
        <w:t xml:space="preserve"> </w:t>
      </w:r>
      <w:r w:rsidRPr="002F2A14">
        <w:rPr>
          <w:spacing w:val="-1"/>
          <w:sz w:val="20"/>
          <w:lang w:val="id-ID"/>
        </w:rPr>
        <w:t xml:space="preserve">Turbin </w:t>
      </w:r>
      <w:r w:rsidRPr="002F2A14">
        <w:rPr>
          <w:sz w:val="20"/>
        </w:rPr>
        <w:t>t</w:t>
      </w:r>
      <w:r w:rsidRPr="002F2A14">
        <w:rPr>
          <w:sz w:val="20"/>
          <w:lang w:val="id-ID"/>
        </w:rPr>
        <w:t>y</w:t>
      </w:r>
      <w:r w:rsidRPr="002F2A14">
        <w:rPr>
          <w:sz w:val="20"/>
        </w:rPr>
        <w:t>pe</w:t>
      </w:r>
      <w:r w:rsidRPr="002F2A14">
        <w:rPr>
          <w:spacing w:val="1"/>
          <w:sz w:val="20"/>
        </w:rPr>
        <w:t xml:space="preserve"> </w:t>
      </w:r>
      <w:r w:rsidRPr="002F2A14">
        <w:rPr>
          <w:sz w:val="20"/>
        </w:rPr>
        <w:t>1</w:t>
      </w:r>
      <w:r w:rsidRPr="002F2A14">
        <w:rPr>
          <w:sz w:val="20"/>
          <w:lang w:val="id-ID"/>
        </w:rPr>
        <w:t>: (a) design , (b) meshing</w:t>
      </w:r>
    </w:p>
    <w:p w14:paraId="4C12A6C4" w14:textId="77777777" w:rsidR="00D02309" w:rsidRPr="00F30C40" w:rsidRDefault="00D02309" w:rsidP="00D02309">
      <w:pPr>
        <w:pStyle w:val="BodyText"/>
        <w:spacing w:after="0"/>
        <w:jc w:val="center"/>
        <w:rPr>
          <w:spacing w:val="-1"/>
          <w:sz w:val="20"/>
          <w:szCs w:val="16"/>
          <w:lang w:val="id-ID"/>
        </w:rPr>
      </w:pPr>
      <w:r w:rsidRPr="00F30C40">
        <w:rPr>
          <w:spacing w:val="-1"/>
          <w:sz w:val="20"/>
          <w:szCs w:val="16"/>
          <w:lang w:val="id-ID"/>
        </w:rPr>
        <w:t>(a)                                                                            (b)</w:t>
      </w:r>
    </w:p>
    <w:p w14:paraId="02948732" w14:textId="77777777" w:rsidR="00D02309" w:rsidRPr="00F30C40" w:rsidRDefault="00D02309" w:rsidP="00D02309">
      <w:pPr>
        <w:pStyle w:val="FigureCaption"/>
        <w:spacing w:before="0"/>
        <w:rPr>
          <w:lang w:val="id-ID"/>
        </w:rPr>
      </w:pPr>
      <w:r w:rsidRPr="002F2A14">
        <w:rPr>
          <w:b/>
        </w:rPr>
        <w:t>FIGURE 3.</w:t>
      </w:r>
      <w:r w:rsidRPr="002F2A14">
        <w:t xml:space="preserve"> </w:t>
      </w:r>
      <w:r w:rsidRPr="002F2A14">
        <w:rPr>
          <w:lang w:val="id-ID"/>
        </w:rPr>
        <w:t>Turbin type 1: (a) Kontur velicty, (b) Vektor velocity</w:t>
      </w:r>
    </w:p>
    <w:p w14:paraId="17134269" w14:textId="63BCBA05" w:rsidR="00D02309" w:rsidRPr="00F830A1" w:rsidRDefault="00D02309" w:rsidP="00D02309">
      <w:pPr>
        <w:pStyle w:val="Paragraph"/>
        <w:tabs>
          <w:tab w:val="left" w:pos="8640"/>
        </w:tabs>
        <w:rPr>
          <w:rStyle w:val="Emphasis"/>
        </w:rPr>
      </w:pPr>
      <w:r w:rsidRPr="00F830A1">
        <w:rPr>
          <w:rStyle w:val="Emphasis"/>
          <w:noProof/>
        </w:rPr>
        <w:lastRenderedPageBreak/>
        <w:drawing>
          <wp:anchor distT="0" distB="0" distL="114300" distR="114300" simplePos="0" relativeHeight="251663360" behindDoc="0" locked="0" layoutInCell="1" allowOverlap="1" wp14:anchorId="2B568FE1" wp14:editId="32DA7E82">
            <wp:simplePos x="0" y="0"/>
            <wp:positionH relativeFrom="column">
              <wp:posOffset>2983230</wp:posOffset>
            </wp:positionH>
            <wp:positionV relativeFrom="paragraph">
              <wp:posOffset>226695</wp:posOffset>
            </wp:positionV>
            <wp:extent cx="2393315" cy="1601470"/>
            <wp:effectExtent l="0" t="0" r="8255" b="0"/>
            <wp:wrapTopAndBottom/>
            <wp:docPr id="23"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5.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93315" cy="1601470"/>
                    </a:xfrm>
                    <a:prstGeom prst="rect">
                      <a:avLst/>
                    </a:prstGeom>
                  </pic:spPr>
                </pic:pic>
              </a:graphicData>
            </a:graphic>
            <wp14:sizeRelH relativeFrom="page">
              <wp14:pctWidth>0</wp14:pctWidth>
            </wp14:sizeRelH>
            <wp14:sizeRelV relativeFrom="page">
              <wp14:pctHeight>0</wp14:pctHeight>
            </wp14:sizeRelV>
          </wp:anchor>
        </w:drawing>
      </w:r>
      <w:r w:rsidRPr="00F830A1">
        <w:rPr>
          <w:rStyle w:val="Emphasis"/>
          <w:noProof/>
        </w:rPr>
        <w:drawing>
          <wp:anchor distT="0" distB="0" distL="114300" distR="114300" simplePos="0" relativeHeight="251662336" behindDoc="0" locked="0" layoutInCell="1" allowOverlap="1" wp14:anchorId="03341DEB" wp14:editId="016C67F0">
            <wp:simplePos x="0" y="0"/>
            <wp:positionH relativeFrom="column">
              <wp:posOffset>566420</wp:posOffset>
            </wp:positionH>
            <wp:positionV relativeFrom="paragraph">
              <wp:posOffset>226695</wp:posOffset>
            </wp:positionV>
            <wp:extent cx="2391410" cy="1619250"/>
            <wp:effectExtent l="0" t="0" r="8890" b="0"/>
            <wp:wrapTopAndBottom/>
            <wp:docPr id="21"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4.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91410" cy="1619250"/>
                    </a:xfrm>
                    <a:prstGeom prst="rect">
                      <a:avLst/>
                    </a:prstGeom>
                  </pic:spPr>
                </pic:pic>
              </a:graphicData>
            </a:graphic>
            <wp14:sizeRelH relativeFrom="page">
              <wp14:pctWidth>0</wp14:pctWidth>
            </wp14:sizeRelH>
            <wp14:sizeRelV relativeFrom="page">
              <wp14:pctHeight>0</wp14:pctHeight>
            </wp14:sizeRelV>
          </wp:anchor>
        </w:drawing>
      </w:r>
      <w:r w:rsidRPr="00F830A1">
        <w:rPr>
          <w:rStyle w:val="Emphasis"/>
        </w:rPr>
        <w:t>Analysis results of turbine type -2</w:t>
      </w:r>
      <w:r w:rsidR="00D44F38" w:rsidRPr="00F830A1">
        <w:rPr>
          <w:rStyle w:val="Emphasis"/>
        </w:rPr>
        <w:t xml:space="preserve">, in </w:t>
      </w:r>
      <w:r w:rsidR="00B567B6" w:rsidRPr="00F830A1">
        <w:rPr>
          <w:rStyle w:val="Emphasis"/>
          <w:b/>
          <w:bCs/>
        </w:rPr>
        <w:t>FIGURE 4</w:t>
      </w:r>
      <w:r w:rsidR="00D44F38" w:rsidRPr="00F830A1">
        <w:rPr>
          <w:rStyle w:val="Emphasis"/>
        </w:rPr>
        <w:t xml:space="preserve"> and</w:t>
      </w:r>
      <w:r w:rsidR="00D44F38" w:rsidRPr="00F830A1">
        <w:rPr>
          <w:rStyle w:val="Emphasis"/>
          <w:b/>
          <w:bCs/>
        </w:rPr>
        <w:t xml:space="preserve"> </w:t>
      </w:r>
      <w:r w:rsidR="00B567B6" w:rsidRPr="00F830A1">
        <w:rPr>
          <w:rStyle w:val="Emphasis"/>
          <w:b/>
          <w:bCs/>
        </w:rPr>
        <w:t>5</w:t>
      </w:r>
      <w:r w:rsidR="00F830A1">
        <w:rPr>
          <w:rStyle w:val="Emphasis"/>
        </w:rPr>
        <w:t>.</w:t>
      </w:r>
    </w:p>
    <w:p w14:paraId="58E7874B" w14:textId="77777777" w:rsidR="00D02309" w:rsidRPr="002F2A14" w:rsidRDefault="00D02309" w:rsidP="00D02309">
      <w:pPr>
        <w:pStyle w:val="FigureCaption"/>
        <w:spacing w:before="0"/>
        <w:rPr>
          <w:spacing w:val="-1"/>
          <w:sz w:val="20"/>
          <w:lang w:val="id-ID"/>
        </w:rPr>
      </w:pPr>
      <w:r w:rsidRPr="002F2A14">
        <w:rPr>
          <w:spacing w:val="-1"/>
          <w:sz w:val="20"/>
          <w:lang w:val="id-ID"/>
        </w:rPr>
        <w:t>(a)                                                                            (b)</w:t>
      </w:r>
    </w:p>
    <w:p w14:paraId="453E2E39" w14:textId="77777777" w:rsidR="00D02309" w:rsidRPr="001C31F6" w:rsidRDefault="00D02309" w:rsidP="00D02309">
      <w:pPr>
        <w:pStyle w:val="FigureCaption"/>
        <w:spacing w:before="0"/>
        <w:rPr>
          <w:sz w:val="20"/>
          <w:lang w:val="id-ID"/>
        </w:rPr>
      </w:pPr>
      <w:r w:rsidRPr="002F2A14">
        <w:rPr>
          <w:noProof/>
          <w:lang w:val="id-ID" w:eastAsia="id-ID"/>
        </w:rPr>
        <w:drawing>
          <wp:anchor distT="0" distB="0" distL="114300" distR="114300" simplePos="0" relativeHeight="251666432" behindDoc="0" locked="0" layoutInCell="1" allowOverlap="1" wp14:anchorId="36DC1212" wp14:editId="01F9CCD9">
            <wp:simplePos x="0" y="0"/>
            <wp:positionH relativeFrom="column">
              <wp:posOffset>571500</wp:posOffset>
            </wp:positionH>
            <wp:positionV relativeFrom="paragraph">
              <wp:posOffset>274320</wp:posOffset>
            </wp:positionV>
            <wp:extent cx="2388870" cy="1703705"/>
            <wp:effectExtent l="0" t="0" r="0" b="0"/>
            <wp:wrapTopAndBottom/>
            <wp:docPr id="25"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6.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8870" cy="1703705"/>
                    </a:xfrm>
                    <a:prstGeom prst="rect">
                      <a:avLst/>
                    </a:prstGeom>
                  </pic:spPr>
                </pic:pic>
              </a:graphicData>
            </a:graphic>
            <wp14:sizeRelH relativeFrom="page">
              <wp14:pctWidth>0</wp14:pctWidth>
            </wp14:sizeRelH>
            <wp14:sizeRelV relativeFrom="page">
              <wp14:pctHeight>0</wp14:pctHeight>
            </wp14:sizeRelV>
          </wp:anchor>
        </w:drawing>
      </w:r>
      <w:r w:rsidRPr="002F2A14">
        <w:rPr>
          <w:noProof/>
          <w:lang w:val="id-ID" w:eastAsia="id-ID"/>
        </w:rPr>
        <w:drawing>
          <wp:anchor distT="0" distB="0" distL="114300" distR="114300" simplePos="0" relativeHeight="251667456" behindDoc="0" locked="0" layoutInCell="1" allowOverlap="1" wp14:anchorId="36B4756D" wp14:editId="4F5EC6B4">
            <wp:simplePos x="0" y="0"/>
            <wp:positionH relativeFrom="column">
              <wp:posOffset>2987040</wp:posOffset>
            </wp:positionH>
            <wp:positionV relativeFrom="paragraph">
              <wp:posOffset>264160</wp:posOffset>
            </wp:positionV>
            <wp:extent cx="2393315" cy="1682750"/>
            <wp:effectExtent l="0" t="0" r="0" b="6350"/>
            <wp:wrapTopAndBottom/>
            <wp:docPr id="27"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3315" cy="1682750"/>
                    </a:xfrm>
                    <a:prstGeom prst="rect">
                      <a:avLst/>
                    </a:prstGeom>
                  </pic:spPr>
                </pic:pic>
              </a:graphicData>
            </a:graphic>
            <wp14:sizeRelH relativeFrom="page">
              <wp14:pctWidth>0</wp14:pctWidth>
            </wp14:sizeRelH>
            <wp14:sizeRelV relativeFrom="page">
              <wp14:pctHeight>0</wp14:pctHeight>
            </wp14:sizeRelV>
          </wp:anchor>
        </w:drawing>
      </w:r>
      <w:r w:rsidRPr="002F2A14">
        <w:rPr>
          <w:b/>
        </w:rPr>
        <w:t>FIGURE</w:t>
      </w:r>
      <w:r w:rsidRPr="002F2A14">
        <w:rPr>
          <w:b/>
          <w:spacing w:val="-3"/>
          <w:sz w:val="20"/>
        </w:rPr>
        <w:t xml:space="preserve"> </w:t>
      </w:r>
      <w:r w:rsidRPr="002F2A14">
        <w:rPr>
          <w:b/>
          <w:lang w:val="id-ID"/>
        </w:rPr>
        <w:t>4</w:t>
      </w:r>
      <w:r w:rsidRPr="002F2A14">
        <w:rPr>
          <w:b/>
        </w:rPr>
        <w:t>.</w:t>
      </w:r>
      <w:r w:rsidRPr="002F2A14">
        <w:rPr>
          <w:spacing w:val="-1"/>
          <w:sz w:val="20"/>
        </w:rPr>
        <w:t xml:space="preserve"> </w:t>
      </w:r>
      <w:r w:rsidRPr="002F2A14">
        <w:rPr>
          <w:spacing w:val="-1"/>
          <w:sz w:val="20"/>
          <w:lang w:val="id-ID"/>
        </w:rPr>
        <w:t xml:space="preserve">Turbin </w:t>
      </w:r>
      <w:r w:rsidRPr="002F2A14">
        <w:rPr>
          <w:sz w:val="20"/>
        </w:rPr>
        <w:t>t</w:t>
      </w:r>
      <w:r w:rsidRPr="002F2A14">
        <w:rPr>
          <w:sz w:val="20"/>
          <w:lang w:val="id-ID"/>
        </w:rPr>
        <w:t>y</w:t>
      </w:r>
      <w:r w:rsidRPr="002F2A14">
        <w:rPr>
          <w:sz w:val="20"/>
        </w:rPr>
        <w:t>pe</w:t>
      </w:r>
      <w:r w:rsidRPr="002F2A14">
        <w:rPr>
          <w:spacing w:val="1"/>
          <w:sz w:val="20"/>
        </w:rPr>
        <w:t xml:space="preserve"> </w:t>
      </w:r>
      <w:r w:rsidRPr="002F2A14">
        <w:rPr>
          <w:sz w:val="20"/>
          <w:lang w:val="id-ID"/>
        </w:rPr>
        <w:t>2: (a) design , (b) meshing</w:t>
      </w:r>
    </w:p>
    <w:p w14:paraId="7D8022B6" w14:textId="77777777" w:rsidR="00D02309" w:rsidRPr="002F2A14" w:rsidRDefault="00D02309" w:rsidP="00D02309">
      <w:pPr>
        <w:pStyle w:val="BodyText"/>
        <w:spacing w:after="0"/>
        <w:jc w:val="center"/>
        <w:rPr>
          <w:spacing w:val="-1"/>
          <w:lang w:val="id-ID"/>
        </w:rPr>
      </w:pPr>
      <w:r w:rsidRPr="00D02309">
        <w:rPr>
          <w:noProof/>
          <w:sz w:val="20"/>
          <w:szCs w:val="16"/>
          <w:lang w:val="id-ID" w:eastAsia="id-ID"/>
        </w:rPr>
        <w:t xml:space="preserve"> </w:t>
      </w:r>
      <w:r w:rsidRPr="00D02309">
        <w:rPr>
          <w:spacing w:val="-1"/>
          <w:sz w:val="20"/>
          <w:szCs w:val="16"/>
          <w:lang w:val="id-ID"/>
        </w:rPr>
        <w:t>(a)                                                                            (b)</w:t>
      </w:r>
    </w:p>
    <w:p w14:paraId="37C0906F" w14:textId="77777777" w:rsidR="00D02309" w:rsidRDefault="00D02309" w:rsidP="00D02309">
      <w:pPr>
        <w:pStyle w:val="FigureCaption"/>
        <w:spacing w:before="0"/>
        <w:rPr>
          <w:lang w:val="id-ID"/>
        </w:rPr>
      </w:pPr>
      <w:r w:rsidRPr="002F2A14">
        <w:rPr>
          <w:b/>
        </w:rPr>
        <w:t xml:space="preserve">FIGURE </w:t>
      </w:r>
      <w:r w:rsidRPr="002F2A14">
        <w:rPr>
          <w:b/>
          <w:lang w:val="id-ID"/>
        </w:rPr>
        <w:t>5</w:t>
      </w:r>
      <w:r w:rsidRPr="002F2A14">
        <w:rPr>
          <w:b/>
        </w:rPr>
        <w:t>.</w:t>
      </w:r>
      <w:r w:rsidRPr="002F2A14">
        <w:t xml:space="preserve"> </w:t>
      </w:r>
      <w:r w:rsidRPr="002F2A14">
        <w:rPr>
          <w:lang w:val="id-ID"/>
        </w:rPr>
        <w:t>Turbin type 2: (a) Kontur velicty, (b) Vektor velocity</w:t>
      </w:r>
    </w:p>
    <w:p w14:paraId="7171D6F3" w14:textId="77777777" w:rsidR="00D02309" w:rsidRPr="001C31F6" w:rsidRDefault="00D02309" w:rsidP="00D02309">
      <w:pPr>
        <w:pStyle w:val="Paragraph"/>
        <w:rPr>
          <w:lang w:val="id-ID"/>
        </w:rPr>
      </w:pPr>
    </w:p>
    <w:p w14:paraId="3750264F" w14:textId="529CAC08" w:rsidR="00D02309" w:rsidRPr="00F830A1" w:rsidRDefault="00D02309" w:rsidP="00D02309">
      <w:pPr>
        <w:pStyle w:val="Paragraph"/>
        <w:rPr>
          <w:rStyle w:val="Emphasis"/>
        </w:rPr>
      </w:pPr>
      <w:r w:rsidRPr="00F830A1">
        <w:rPr>
          <w:rStyle w:val="Emphasis"/>
        </w:rPr>
        <w:t>Analysis results of turbine type -3</w:t>
      </w:r>
      <w:r w:rsidR="00D44F38" w:rsidRPr="00F830A1">
        <w:rPr>
          <w:rStyle w:val="Emphasis"/>
        </w:rPr>
        <w:t xml:space="preserve">, in </w:t>
      </w:r>
      <w:r w:rsidR="00B567B6" w:rsidRPr="00F830A1">
        <w:rPr>
          <w:rStyle w:val="Emphasis"/>
          <w:b/>
          <w:bCs/>
        </w:rPr>
        <w:t>FIGURE 6</w:t>
      </w:r>
      <w:r w:rsidR="00D44F38" w:rsidRPr="00F830A1">
        <w:rPr>
          <w:rStyle w:val="Emphasis"/>
        </w:rPr>
        <w:t xml:space="preserve"> and </w:t>
      </w:r>
      <w:r w:rsidR="00B567B6" w:rsidRPr="00F830A1">
        <w:rPr>
          <w:rStyle w:val="Emphasis"/>
          <w:b/>
          <w:bCs/>
        </w:rPr>
        <w:t>7</w:t>
      </w:r>
      <w:r w:rsidR="00F830A1">
        <w:rPr>
          <w:rStyle w:val="Emphasis"/>
        </w:rPr>
        <w:t>.</w:t>
      </w:r>
    </w:p>
    <w:p w14:paraId="18DA6C42" w14:textId="77777777" w:rsidR="00D02309" w:rsidRPr="00CF6F07" w:rsidRDefault="00D02309" w:rsidP="00D02309">
      <w:pPr>
        <w:pStyle w:val="BodyText"/>
        <w:spacing w:before="5"/>
        <w:rPr>
          <w:b/>
          <w:sz w:val="7"/>
        </w:rPr>
      </w:pPr>
      <w:r w:rsidRPr="002F2A14">
        <w:rPr>
          <w:noProof/>
          <w:lang w:val="id-ID" w:eastAsia="id-ID"/>
        </w:rPr>
        <w:drawing>
          <wp:anchor distT="0" distB="0" distL="114300" distR="114300" simplePos="0" relativeHeight="251668480" behindDoc="0" locked="0" layoutInCell="1" allowOverlap="1" wp14:anchorId="425DEEE3" wp14:editId="28A24AA4">
            <wp:simplePos x="0" y="0"/>
            <wp:positionH relativeFrom="column">
              <wp:posOffset>573405</wp:posOffset>
            </wp:positionH>
            <wp:positionV relativeFrom="paragraph">
              <wp:posOffset>119380</wp:posOffset>
            </wp:positionV>
            <wp:extent cx="2383790" cy="1627505"/>
            <wp:effectExtent l="0" t="0" r="0" b="0"/>
            <wp:wrapTopAndBottom/>
            <wp:docPr id="29"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8.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83790" cy="1627505"/>
                    </a:xfrm>
                    <a:prstGeom prst="rect">
                      <a:avLst/>
                    </a:prstGeom>
                  </pic:spPr>
                </pic:pic>
              </a:graphicData>
            </a:graphic>
            <wp14:sizeRelH relativeFrom="page">
              <wp14:pctWidth>0</wp14:pctWidth>
            </wp14:sizeRelH>
            <wp14:sizeRelV relativeFrom="page">
              <wp14:pctHeight>0</wp14:pctHeight>
            </wp14:sizeRelV>
          </wp:anchor>
        </w:drawing>
      </w:r>
      <w:r w:rsidRPr="002F2A14">
        <w:rPr>
          <w:noProof/>
          <w:lang w:val="id-ID" w:eastAsia="id-ID"/>
        </w:rPr>
        <w:drawing>
          <wp:anchor distT="0" distB="0" distL="114300" distR="114300" simplePos="0" relativeHeight="251669504" behindDoc="0" locked="0" layoutInCell="1" allowOverlap="1" wp14:anchorId="751636B0" wp14:editId="703CF838">
            <wp:simplePos x="0" y="0"/>
            <wp:positionH relativeFrom="column">
              <wp:posOffset>2986405</wp:posOffset>
            </wp:positionH>
            <wp:positionV relativeFrom="paragraph">
              <wp:posOffset>118745</wp:posOffset>
            </wp:positionV>
            <wp:extent cx="2395220" cy="1621155"/>
            <wp:effectExtent l="0" t="0" r="0" b="8890"/>
            <wp:wrapTopAndBottom/>
            <wp:docPr id="31"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9.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95220" cy="1621155"/>
                    </a:xfrm>
                    <a:prstGeom prst="rect">
                      <a:avLst/>
                    </a:prstGeom>
                  </pic:spPr>
                </pic:pic>
              </a:graphicData>
            </a:graphic>
            <wp14:sizeRelH relativeFrom="page">
              <wp14:pctWidth>0</wp14:pctWidth>
            </wp14:sizeRelH>
            <wp14:sizeRelV relativeFrom="page">
              <wp14:pctHeight>0</wp14:pctHeight>
            </wp14:sizeRelV>
          </wp:anchor>
        </w:drawing>
      </w:r>
      <w:r w:rsidRPr="002F2A14">
        <w:rPr>
          <w:noProof/>
          <w:lang w:val="id-ID" w:eastAsia="id-ID"/>
        </w:rPr>
        <w:t xml:space="preserve"> </w:t>
      </w:r>
    </w:p>
    <w:p w14:paraId="0E77E55D" w14:textId="77777777" w:rsidR="00D02309" w:rsidRPr="002F2A14" w:rsidRDefault="00D02309" w:rsidP="00D02309">
      <w:pPr>
        <w:pStyle w:val="FigureCaption"/>
        <w:rPr>
          <w:spacing w:val="-1"/>
          <w:sz w:val="20"/>
          <w:lang w:val="id-ID"/>
        </w:rPr>
      </w:pPr>
      <w:r w:rsidRPr="002F2A14">
        <w:rPr>
          <w:spacing w:val="-1"/>
          <w:sz w:val="20"/>
          <w:lang w:val="id-ID"/>
        </w:rPr>
        <w:t>(a)                                                                            (b)</w:t>
      </w:r>
    </w:p>
    <w:p w14:paraId="28A6DBE8" w14:textId="066167DB" w:rsidR="00D02309" w:rsidRPr="002F2A14" w:rsidRDefault="00D02309" w:rsidP="00D02309">
      <w:pPr>
        <w:pStyle w:val="FigureCaption"/>
        <w:spacing w:before="0"/>
        <w:rPr>
          <w:sz w:val="20"/>
          <w:lang w:val="id-ID"/>
        </w:rPr>
      </w:pPr>
      <w:r w:rsidRPr="002F2A14">
        <w:rPr>
          <w:b/>
        </w:rPr>
        <w:t>FIGURE</w:t>
      </w:r>
      <w:r w:rsidRPr="002F2A14">
        <w:rPr>
          <w:b/>
          <w:spacing w:val="-3"/>
          <w:sz w:val="20"/>
        </w:rPr>
        <w:t xml:space="preserve"> </w:t>
      </w:r>
      <w:r>
        <w:rPr>
          <w:b/>
          <w:lang w:val="id-ID"/>
        </w:rPr>
        <w:t>6</w:t>
      </w:r>
      <w:r w:rsidRPr="002F2A14">
        <w:rPr>
          <w:b/>
        </w:rPr>
        <w:t>.</w:t>
      </w:r>
      <w:r w:rsidRPr="002F2A14">
        <w:rPr>
          <w:spacing w:val="-1"/>
          <w:sz w:val="20"/>
        </w:rPr>
        <w:t xml:space="preserve"> </w:t>
      </w:r>
      <w:r w:rsidRPr="002F2A14">
        <w:rPr>
          <w:spacing w:val="-1"/>
          <w:sz w:val="20"/>
          <w:lang w:val="id-ID"/>
        </w:rPr>
        <w:t xml:space="preserve">Turbin </w:t>
      </w:r>
      <w:r w:rsidRPr="002F2A14">
        <w:rPr>
          <w:sz w:val="20"/>
        </w:rPr>
        <w:t>t</w:t>
      </w:r>
      <w:r w:rsidRPr="002F2A14">
        <w:rPr>
          <w:sz w:val="20"/>
          <w:lang w:val="id-ID"/>
        </w:rPr>
        <w:t>y</w:t>
      </w:r>
      <w:r w:rsidRPr="002F2A14">
        <w:rPr>
          <w:sz w:val="20"/>
        </w:rPr>
        <w:t>pe</w:t>
      </w:r>
      <w:r w:rsidRPr="002F2A14">
        <w:rPr>
          <w:spacing w:val="1"/>
          <w:sz w:val="20"/>
        </w:rPr>
        <w:t xml:space="preserve"> </w:t>
      </w:r>
      <w:r w:rsidRPr="002F2A14">
        <w:rPr>
          <w:sz w:val="20"/>
          <w:lang w:val="id-ID"/>
        </w:rPr>
        <w:t>3: (a) design , (b) meshing</w:t>
      </w:r>
    </w:p>
    <w:p w14:paraId="244F12D3" w14:textId="77777777" w:rsidR="00D02309" w:rsidRPr="00CF6F07" w:rsidRDefault="00D02309" w:rsidP="00D02309">
      <w:pPr>
        <w:pStyle w:val="BodyText"/>
        <w:spacing w:after="0"/>
        <w:jc w:val="center"/>
        <w:rPr>
          <w:spacing w:val="-1"/>
          <w:sz w:val="20"/>
          <w:szCs w:val="16"/>
          <w:lang w:val="id-ID"/>
        </w:rPr>
      </w:pPr>
      <w:r w:rsidRPr="002F2A14">
        <w:rPr>
          <w:noProof/>
          <w:lang w:val="id-ID" w:eastAsia="id-ID"/>
        </w:rPr>
        <w:lastRenderedPageBreak/>
        <w:drawing>
          <wp:anchor distT="0" distB="0" distL="114300" distR="114300" simplePos="0" relativeHeight="251672576" behindDoc="0" locked="0" layoutInCell="1" allowOverlap="1" wp14:anchorId="6E0B66F7" wp14:editId="645FEEF3">
            <wp:simplePos x="0" y="0"/>
            <wp:positionH relativeFrom="column">
              <wp:posOffset>560705</wp:posOffset>
            </wp:positionH>
            <wp:positionV relativeFrom="paragraph">
              <wp:posOffset>0</wp:posOffset>
            </wp:positionV>
            <wp:extent cx="2402205" cy="1668780"/>
            <wp:effectExtent l="0" t="0" r="0" b="0"/>
            <wp:wrapTopAndBottom/>
            <wp:docPr id="33"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0.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02205" cy="1668780"/>
                    </a:xfrm>
                    <a:prstGeom prst="rect">
                      <a:avLst/>
                    </a:prstGeom>
                  </pic:spPr>
                </pic:pic>
              </a:graphicData>
            </a:graphic>
            <wp14:sizeRelH relativeFrom="page">
              <wp14:pctWidth>0</wp14:pctWidth>
            </wp14:sizeRelH>
            <wp14:sizeRelV relativeFrom="page">
              <wp14:pctHeight>0</wp14:pctHeight>
            </wp14:sizeRelV>
          </wp:anchor>
        </w:drawing>
      </w:r>
      <w:r w:rsidRPr="002F2A14">
        <w:rPr>
          <w:noProof/>
          <w:lang w:val="id-ID" w:eastAsia="id-ID"/>
        </w:rPr>
        <w:drawing>
          <wp:anchor distT="0" distB="0" distL="114300" distR="114300" simplePos="0" relativeHeight="251673600" behindDoc="0" locked="0" layoutInCell="1" allowOverlap="1" wp14:anchorId="510C723B" wp14:editId="70902171">
            <wp:simplePos x="0" y="0"/>
            <wp:positionH relativeFrom="column">
              <wp:posOffset>2990215</wp:posOffset>
            </wp:positionH>
            <wp:positionV relativeFrom="paragraph">
              <wp:posOffset>0</wp:posOffset>
            </wp:positionV>
            <wp:extent cx="2404745" cy="1678940"/>
            <wp:effectExtent l="0" t="0" r="0" b="5715"/>
            <wp:wrapTopAndBottom/>
            <wp:docPr id="35"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4745" cy="1678940"/>
                    </a:xfrm>
                    <a:prstGeom prst="rect">
                      <a:avLst/>
                    </a:prstGeom>
                  </pic:spPr>
                </pic:pic>
              </a:graphicData>
            </a:graphic>
            <wp14:sizeRelH relativeFrom="page">
              <wp14:pctWidth>0</wp14:pctWidth>
            </wp14:sizeRelH>
            <wp14:sizeRelV relativeFrom="page">
              <wp14:pctHeight>0</wp14:pctHeight>
            </wp14:sizeRelV>
          </wp:anchor>
        </w:drawing>
      </w:r>
      <w:r w:rsidRPr="00CF6F07">
        <w:rPr>
          <w:spacing w:val="-1"/>
          <w:sz w:val="20"/>
          <w:szCs w:val="16"/>
          <w:lang w:val="id-ID"/>
        </w:rPr>
        <w:t>(a)                                                                            (b)</w:t>
      </w:r>
    </w:p>
    <w:p w14:paraId="0891DD55" w14:textId="77777777" w:rsidR="00D02309" w:rsidRPr="002F2A14" w:rsidRDefault="00D02309" w:rsidP="00D02309">
      <w:pPr>
        <w:pStyle w:val="FigureCaption"/>
        <w:spacing w:before="0"/>
        <w:rPr>
          <w:lang w:val="id-ID"/>
        </w:rPr>
      </w:pPr>
      <w:r w:rsidRPr="002F2A14">
        <w:rPr>
          <w:b/>
        </w:rPr>
        <w:t xml:space="preserve">FIGURE </w:t>
      </w:r>
      <w:r w:rsidRPr="002F2A14">
        <w:rPr>
          <w:b/>
          <w:lang w:val="id-ID"/>
        </w:rPr>
        <w:t>7</w:t>
      </w:r>
      <w:r w:rsidRPr="002F2A14">
        <w:rPr>
          <w:b/>
        </w:rPr>
        <w:t>.</w:t>
      </w:r>
      <w:r w:rsidRPr="002F2A14">
        <w:t xml:space="preserve"> </w:t>
      </w:r>
      <w:r w:rsidRPr="002F2A14">
        <w:rPr>
          <w:lang w:val="id-ID"/>
        </w:rPr>
        <w:t>Turbin type 3: (a) Kontur velicty, (b) Vektor velocity</w:t>
      </w:r>
    </w:p>
    <w:p w14:paraId="5EE4AD97" w14:textId="77777777" w:rsidR="00D02309" w:rsidRPr="002F2A14" w:rsidRDefault="00D02309" w:rsidP="00D02309">
      <w:pPr>
        <w:rPr>
          <w:sz w:val="20"/>
          <w:lang w:val="id-ID"/>
        </w:rPr>
      </w:pPr>
    </w:p>
    <w:p w14:paraId="05E45E0A" w14:textId="5AFADF57" w:rsidR="00D02309" w:rsidRPr="00F830A1" w:rsidRDefault="00D02309" w:rsidP="00D02309">
      <w:pPr>
        <w:pStyle w:val="Paragraph"/>
        <w:tabs>
          <w:tab w:val="left" w:pos="4680"/>
        </w:tabs>
        <w:rPr>
          <w:rStyle w:val="Emphasis"/>
        </w:rPr>
      </w:pPr>
      <w:r w:rsidRPr="00F830A1">
        <w:rPr>
          <w:rStyle w:val="Emphasis"/>
          <w:noProof/>
        </w:rPr>
        <w:drawing>
          <wp:anchor distT="0" distB="0" distL="114300" distR="114300" simplePos="0" relativeHeight="251670528" behindDoc="0" locked="0" layoutInCell="1" allowOverlap="1" wp14:anchorId="0AF1C0D2" wp14:editId="777EF521">
            <wp:simplePos x="0" y="0"/>
            <wp:positionH relativeFrom="column">
              <wp:posOffset>558800</wp:posOffset>
            </wp:positionH>
            <wp:positionV relativeFrom="paragraph">
              <wp:posOffset>299720</wp:posOffset>
            </wp:positionV>
            <wp:extent cx="2396490" cy="1622425"/>
            <wp:effectExtent l="0" t="0" r="3810" b="0"/>
            <wp:wrapTopAndBottom/>
            <wp:docPr id="37"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2.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96490" cy="1622425"/>
                    </a:xfrm>
                    <a:prstGeom prst="rect">
                      <a:avLst/>
                    </a:prstGeom>
                  </pic:spPr>
                </pic:pic>
              </a:graphicData>
            </a:graphic>
            <wp14:sizeRelH relativeFrom="page">
              <wp14:pctWidth>0</wp14:pctWidth>
            </wp14:sizeRelH>
            <wp14:sizeRelV relativeFrom="page">
              <wp14:pctHeight>0</wp14:pctHeight>
            </wp14:sizeRelV>
          </wp:anchor>
        </w:drawing>
      </w:r>
      <w:r w:rsidRPr="00F830A1">
        <w:rPr>
          <w:rStyle w:val="Emphasis"/>
        </w:rPr>
        <w:t>Analysis results of turbine type -4</w:t>
      </w:r>
      <w:r w:rsidR="00D44F38" w:rsidRPr="00F830A1">
        <w:rPr>
          <w:rStyle w:val="Emphasis"/>
        </w:rPr>
        <w:t xml:space="preserve">, in </w:t>
      </w:r>
      <w:r w:rsidR="00B567B6" w:rsidRPr="00F830A1">
        <w:rPr>
          <w:rStyle w:val="Emphasis"/>
          <w:b/>
          <w:bCs/>
        </w:rPr>
        <w:t>FIGURE 8</w:t>
      </w:r>
      <w:r w:rsidR="00D44F38" w:rsidRPr="00F830A1">
        <w:rPr>
          <w:rStyle w:val="Emphasis"/>
        </w:rPr>
        <w:t xml:space="preserve"> and </w:t>
      </w:r>
      <w:r w:rsidR="00D44F38" w:rsidRPr="00F830A1">
        <w:rPr>
          <w:rStyle w:val="Emphasis"/>
          <w:b/>
          <w:bCs/>
        </w:rPr>
        <w:t>9</w:t>
      </w:r>
      <w:r w:rsidR="00F830A1">
        <w:rPr>
          <w:rStyle w:val="Emphasis"/>
        </w:rPr>
        <w:t>.</w:t>
      </w:r>
    </w:p>
    <w:p w14:paraId="24F8537E" w14:textId="77777777" w:rsidR="00D02309" w:rsidRDefault="00D02309" w:rsidP="00D02309">
      <w:pPr>
        <w:pStyle w:val="FigureCaption"/>
        <w:spacing w:before="0"/>
        <w:rPr>
          <w:spacing w:val="-1"/>
          <w:sz w:val="20"/>
          <w:lang w:val="id-ID"/>
        </w:rPr>
      </w:pPr>
      <w:r w:rsidRPr="002F2A14">
        <w:rPr>
          <w:noProof/>
          <w:lang w:val="id-ID" w:eastAsia="id-ID"/>
        </w:rPr>
        <w:drawing>
          <wp:anchor distT="0" distB="0" distL="114300" distR="114300" simplePos="0" relativeHeight="251671552" behindDoc="0" locked="0" layoutInCell="1" allowOverlap="1" wp14:anchorId="5C8EDFB5" wp14:editId="7029122B">
            <wp:simplePos x="0" y="0"/>
            <wp:positionH relativeFrom="column">
              <wp:posOffset>2987675</wp:posOffset>
            </wp:positionH>
            <wp:positionV relativeFrom="paragraph">
              <wp:posOffset>154305</wp:posOffset>
            </wp:positionV>
            <wp:extent cx="2409825" cy="1630680"/>
            <wp:effectExtent l="0" t="0" r="9525" b="7620"/>
            <wp:wrapTopAndBottom/>
            <wp:docPr id="39"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9825" cy="1630680"/>
                    </a:xfrm>
                    <a:prstGeom prst="rect">
                      <a:avLst/>
                    </a:prstGeom>
                  </pic:spPr>
                </pic:pic>
              </a:graphicData>
            </a:graphic>
            <wp14:sizeRelH relativeFrom="page">
              <wp14:pctWidth>0</wp14:pctWidth>
            </wp14:sizeRelH>
            <wp14:sizeRelV relativeFrom="page">
              <wp14:pctHeight>0</wp14:pctHeight>
            </wp14:sizeRelV>
          </wp:anchor>
        </w:drawing>
      </w:r>
    </w:p>
    <w:p w14:paraId="65A7C28B" w14:textId="77777777" w:rsidR="00D02309" w:rsidRPr="002F2A14" w:rsidRDefault="00D02309" w:rsidP="00D02309">
      <w:pPr>
        <w:pStyle w:val="FigureCaption"/>
        <w:spacing w:before="0"/>
        <w:rPr>
          <w:spacing w:val="-1"/>
          <w:sz w:val="20"/>
          <w:lang w:val="id-ID"/>
        </w:rPr>
      </w:pPr>
      <w:r w:rsidRPr="002F2A14">
        <w:rPr>
          <w:spacing w:val="-1"/>
          <w:sz w:val="20"/>
          <w:lang w:val="id-ID"/>
        </w:rPr>
        <w:t>(a)                                                                            (b)</w:t>
      </w:r>
    </w:p>
    <w:p w14:paraId="6FDF2A0E" w14:textId="77777777" w:rsidR="00D02309" w:rsidRPr="00CF6F07" w:rsidRDefault="00D02309" w:rsidP="00D02309">
      <w:pPr>
        <w:pStyle w:val="FigureCaption"/>
        <w:spacing w:before="0"/>
        <w:rPr>
          <w:sz w:val="20"/>
          <w:lang w:val="id-ID"/>
        </w:rPr>
      </w:pPr>
      <w:r w:rsidRPr="002F2A14">
        <w:rPr>
          <w:noProof/>
          <w:lang w:val="id-ID" w:eastAsia="id-ID"/>
        </w:rPr>
        <w:drawing>
          <wp:anchor distT="0" distB="0" distL="114300" distR="114300" simplePos="0" relativeHeight="251675648" behindDoc="0" locked="0" layoutInCell="1" allowOverlap="1" wp14:anchorId="72AAFFA4" wp14:editId="4670CDB3">
            <wp:simplePos x="0" y="0"/>
            <wp:positionH relativeFrom="column">
              <wp:posOffset>2984500</wp:posOffset>
            </wp:positionH>
            <wp:positionV relativeFrom="paragraph">
              <wp:posOffset>273050</wp:posOffset>
            </wp:positionV>
            <wp:extent cx="2404745" cy="1665605"/>
            <wp:effectExtent l="0" t="0" r="0" b="0"/>
            <wp:wrapTopAndBottom/>
            <wp:docPr id="43"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5.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4745" cy="1665605"/>
                    </a:xfrm>
                    <a:prstGeom prst="rect">
                      <a:avLst/>
                    </a:prstGeom>
                  </pic:spPr>
                </pic:pic>
              </a:graphicData>
            </a:graphic>
            <wp14:sizeRelH relativeFrom="page">
              <wp14:pctWidth>0</wp14:pctWidth>
            </wp14:sizeRelH>
            <wp14:sizeRelV relativeFrom="page">
              <wp14:pctHeight>0</wp14:pctHeight>
            </wp14:sizeRelV>
          </wp:anchor>
        </w:drawing>
      </w:r>
      <w:r w:rsidRPr="002F2A14">
        <w:rPr>
          <w:noProof/>
          <w:lang w:val="id-ID" w:eastAsia="id-ID"/>
        </w:rPr>
        <w:drawing>
          <wp:anchor distT="0" distB="0" distL="114300" distR="114300" simplePos="0" relativeHeight="251674624" behindDoc="0" locked="0" layoutInCell="1" allowOverlap="1" wp14:anchorId="1378E4C9" wp14:editId="1FEDACB7">
            <wp:simplePos x="0" y="0"/>
            <wp:positionH relativeFrom="column">
              <wp:posOffset>549275</wp:posOffset>
            </wp:positionH>
            <wp:positionV relativeFrom="paragraph">
              <wp:posOffset>271780</wp:posOffset>
            </wp:positionV>
            <wp:extent cx="2409190" cy="1659890"/>
            <wp:effectExtent l="0" t="0" r="0" b="0"/>
            <wp:wrapTopAndBottom/>
            <wp:docPr id="41" name="image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4.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09190" cy="1659890"/>
                    </a:xfrm>
                    <a:prstGeom prst="rect">
                      <a:avLst/>
                    </a:prstGeom>
                  </pic:spPr>
                </pic:pic>
              </a:graphicData>
            </a:graphic>
            <wp14:sizeRelH relativeFrom="page">
              <wp14:pctWidth>0</wp14:pctWidth>
            </wp14:sizeRelH>
            <wp14:sizeRelV relativeFrom="page">
              <wp14:pctHeight>0</wp14:pctHeight>
            </wp14:sizeRelV>
          </wp:anchor>
        </w:drawing>
      </w:r>
      <w:r w:rsidRPr="002F2A14">
        <w:rPr>
          <w:b/>
        </w:rPr>
        <w:t>FIGURE</w:t>
      </w:r>
      <w:r w:rsidRPr="002F2A14">
        <w:rPr>
          <w:b/>
          <w:spacing w:val="-3"/>
          <w:sz w:val="20"/>
        </w:rPr>
        <w:t xml:space="preserve"> </w:t>
      </w:r>
      <w:r w:rsidRPr="002F2A14">
        <w:rPr>
          <w:b/>
          <w:lang w:val="id-ID"/>
        </w:rPr>
        <w:t>8</w:t>
      </w:r>
      <w:r w:rsidRPr="002F2A14">
        <w:rPr>
          <w:b/>
        </w:rPr>
        <w:t>.</w:t>
      </w:r>
      <w:r w:rsidRPr="002F2A14">
        <w:rPr>
          <w:spacing w:val="-1"/>
          <w:sz w:val="20"/>
        </w:rPr>
        <w:t xml:space="preserve"> </w:t>
      </w:r>
      <w:r w:rsidRPr="002F2A14">
        <w:rPr>
          <w:spacing w:val="-1"/>
          <w:sz w:val="20"/>
          <w:lang w:val="id-ID"/>
        </w:rPr>
        <w:t xml:space="preserve">Turbin </w:t>
      </w:r>
      <w:r w:rsidRPr="002F2A14">
        <w:rPr>
          <w:sz w:val="20"/>
        </w:rPr>
        <w:t>t</w:t>
      </w:r>
      <w:r w:rsidRPr="002F2A14">
        <w:rPr>
          <w:sz w:val="20"/>
          <w:lang w:val="id-ID"/>
        </w:rPr>
        <w:t>y</w:t>
      </w:r>
      <w:r w:rsidRPr="002F2A14">
        <w:rPr>
          <w:sz w:val="20"/>
        </w:rPr>
        <w:t>pe</w:t>
      </w:r>
      <w:r w:rsidRPr="002F2A14">
        <w:rPr>
          <w:spacing w:val="1"/>
          <w:sz w:val="20"/>
        </w:rPr>
        <w:t xml:space="preserve"> </w:t>
      </w:r>
      <w:r w:rsidRPr="002F2A14">
        <w:rPr>
          <w:sz w:val="20"/>
          <w:lang w:val="id-ID"/>
        </w:rPr>
        <w:t>2: (a) design , (b) meshing</w:t>
      </w:r>
    </w:p>
    <w:p w14:paraId="5F5D59F0" w14:textId="77777777" w:rsidR="00D02309" w:rsidRPr="00CF6F07" w:rsidRDefault="00D02309" w:rsidP="00D02309">
      <w:pPr>
        <w:pStyle w:val="BodyText"/>
        <w:spacing w:after="0"/>
        <w:jc w:val="center"/>
        <w:rPr>
          <w:spacing w:val="-1"/>
          <w:sz w:val="20"/>
          <w:szCs w:val="16"/>
          <w:lang w:val="id-ID"/>
        </w:rPr>
      </w:pPr>
      <w:r w:rsidRPr="00CF6F07">
        <w:rPr>
          <w:spacing w:val="-1"/>
          <w:sz w:val="20"/>
          <w:szCs w:val="16"/>
          <w:lang w:val="id-ID"/>
        </w:rPr>
        <w:t>(a)                                                                            (b)</w:t>
      </w:r>
    </w:p>
    <w:p w14:paraId="1B5039F6" w14:textId="77777777" w:rsidR="00D02309" w:rsidRDefault="00D02309" w:rsidP="00D02309">
      <w:pPr>
        <w:pStyle w:val="TableCaption"/>
        <w:spacing w:before="0"/>
        <w:rPr>
          <w:lang w:val="id-ID"/>
        </w:rPr>
      </w:pPr>
      <w:r w:rsidRPr="002F2A14">
        <w:rPr>
          <w:b/>
        </w:rPr>
        <w:t xml:space="preserve">FIGURE </w:t>
      </w:r>
      <w:r w:rsidRPr="002F2A14">
        <w:rPr>
          <w:b/>
          <w:lang w:val="id-ID"/>
        </w:rPr>
        <w:t>9</w:t>
      </w:r>
      <w:r w:rsidRPr="002F2A14">
        <w:rPr>
          <w:b/>
        </w:rPr>
        <w:t>.</w:t>
      </w:r>
      <w:r w:rsidRPr="002F2A14">
        <w:t xml:space="preserve"> </w:t>
      </w:r>
      <w:r w:rsidRPr="002F2A14">
        <w:rPr>
          <w:lang w:val="id-ID"/>
        </w:rPr>
        <w:t>Turbin type 4: (a) Kontur velicty, (b) Vektor velocity</w:t>
      </w:r>
    </w:p>
    <w:p w14:paraId="6FCC49D0" w14:textId="77777777" w:rsidR="00D02309" w:rsidRPr="002F2A14" w:rsidRDefault="00D02309" w:rsidP="00D02309">
      <w:pPr>
        <w:pStyle w:val="Paragraph"/>
        <w:rPr>
          <w:lang w:val="id-ID"/>
        </w:rPr>
      </w:pPr>
    </w:p>
    <w:p w14:paraId="0B389A4A" w14:textId="52FCAE52" w:rsidR="00D02309" w:rsidRPr="00F830A1" w:rsidRDefault="00D02309" w:rsidP="00F830A1">
      <w:pPr>
        <w:pStyle w:val="Paragraph"/>
        <w:tabs>
          <w:tab w:val="left" w:pos="4680"/>
        </w:tabs>
        <w:rPr>
          <w:rStyle w:val="Emphasis"/>
        </w:rPr>
      </w:pPr>
      <w:r w:rsidRPr="00F830A1">
        <w:rPr>
          <w:rStyle w:val="Emphasis"/>
        </w:rPr>
        <w:t xml:space="preserve">The simulation results can be viewed in </w:t>
      </w:r>
      <w:r w:rsidR="00B567B6" w:rsidRPr="00F830A1">
        <w:rPr>
          <w:rStyle w:val="Emphasis"/>
          <w:b/>
          <w:bCs/>
        </w:rPr>
        <w:t>FIGURE 4</w:t>
      </w:r>
      <w:r w:rsidR="00B567B6" w:rsidRPr="00F830A1">
        <w:rPr>
          <w:rStyle w:val="Emphasis"/>
        </w:rPr>
        <w:t xml:space="preserve"> </w:t>
      </w:r>
      <w:r w:rsidRPr="00F830A1">
        <w:rPr>
          <w:rStyle w:val="Emphasis"/>
        </w:rPr>
        <w:t>through</w:t>
      </w:r>
      <w:r w:rsidRPr="00F830A1">
        <w:rPr>
          <w:rStyle w:val="Emphasis"/>
          <w:b/>
          <w:bCs/>
        </w:rPr>
        <w:t xml:space="preserve"> </w:t>
      </w:r>
      <w:r w:rsidR="00B567B6" w:rsidRPr="00F830A1">
        <w:rPr>
          <w:rStyle w:val="Emphasis"/>
          <w:b/>
          <w:bCs/>
        </w:rPr>
        <w:t>FIGURE 9</w:t>
      </w:r>
      <w:r w:rsidRPr="00F830A1">
        <w:rPr>
          <w:rStyle w:val="Emphasis"/>
        </w:rPr>
        <w:t>, which include velocity contours, velocity vectors, and meshing for all turbine designs, particularly in the guide vane and blade areas. The colors in Ansys Fluent represent the flow velocity levels, with red indicating the highest velocity, followed by yellow, green, light blue, and blue, which correspond to progressively lower flow velocities.</w:t>
      </w:r>
    </w:p>
    <w:p w14:paraId="1583C7C0" w14:textId="77777777" w:rsidR="00D02309" w:rsidRPr="002F2A14" w:rsidRDefault="00D02309" w:rsidP="00D02309">
      <w:pPr>
        <w:pStyle w:val="Paragraph"/>
        <w:ind w:firstLine="0"/>
        <w:rPr>
          <w:lang w:val="id-ID"/>
        </w:rPr>
      </w:pPr>
    </w:p>
    <w:p w14:paraId="7B92D36F" w14:textId="77777777" w:rsidR="00D02309" w:rsidRPr="002F2A14" w:rsidRDefault="00D02309" w:rsidP="00D02309">
      <w:pPr>
        <w:pStyle w:val="Paragraph"/>
        <w:ind w:firstLine="1134"/>
        <w:rPr>
          <w:lang w:val="id-ID"/>
        </w:rPr>
      </w:pPr>
    </w:p>
    <w:p w14:paraId="4AC63C7D" w14:textId="77777777" w:rsidR="00D02309" w:rsidRDefault="00D02309" w:rsidP="00D02309">
      <w:pPr>
        <w:pStyle w:val="FigureCaption"/>
        <w:rPr>
          <w:b/>
        </w:rPr>
      </w:pPr>
    </w:p>
    <w:p w14:paraId="320B684B" w14:textId="77777777" w:rsidR="00D02309" w:rsidRDefault="00D02309" w:rsidP="00D02309">
      <w:pPr>
        <w:pStyle w:val="FigureCaption"/>
        <w:rPr>
          <w:b/>
        </w:rPr>
      </w:pPr>
    </w:p>
    <w:p w14:paraId="7AACD9C3" w14:textId="77777777" w:rsidR="00D02309" w:rsidRDefault="00D02309" w:rsidP="00D02309">
      <w:pPr>
        <w:pStyle w:val="FigureCaption"/>
        <w:rPr>
          <w:b/>
        </w:rPr>
      </w:pPr>
    </w:p>
    <w:p w14:paraId="542B09D8" w14:textId="77777777" w:rsidR="00D02309" w:rsidRDefault="00D02309" w:rsidP="00D02309">
      <w:pPr>
        <w:pStyle w:val="FigureCaption"/>
        <w:rPr>
          <w:lang w:val="id-ID"/>
        </w:rPr>
      </w:pPr>
      <w:r w:rsidRPr="002F2A14">
        <w:rPr>
          <w:noProof/>
          <w:lang w:val="id-ID" w:eastAsia="id-ID"/>
        </w:rPr>
        <w:lastRenderedPageBreak/>
        <mc:AlternateContent>
          <mc:Choice Requires="wpg">
            <w:drawing>
              <wp:anchor distT="0" distB="0" distL="114300" distR="114300" simplePos="0" relativeHeight="251676672" behindDoc="0" locked="0" layoutInCell="1" allowOverlap="1" wp14:anchorId="7C07BD12" wp14:editId="4FED5E83">
                <wp:simplePos x="0" y="0"/>
                <wp:positionH relativeFrom="column">
                  <wp:posOffset>916926</wp:posOffset>
                </wp:positionH>
                <wp:positionV relativeFrom="paragraph">
                  <wp:posOffset>112188</wp:posOffset>
                </wp:positionV>
                <wp:extent cx="4095750" cy="2171700"/>
                <wp:effectExtent l="0" t="0" r="19050" b="19050"/>
                <wp:wrapTopAndBottom/>
                <wp:docPr id="60420775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6225" cy="2162175"/>
                          <a:chOff x="2942" y="493"/>
                          <a:chExt cx="6435" cy="3405"/>
                        </a:xfrm>
                      </wpg:grpSpPr>
                      <wps:wsp>
                        <wps:cNvPr id="1990185359" name="AutoShape 43"/>
                        <wps:cNvSpPr>
                          <a:spLocks/>
                        </wps:cNvSpPr>
                        <wps:spPr bwMode="auto">
                          <a:xfrm>
                            <a:off x="4107" y="3078"/>
                            <a:ext cx="4166" cy="228"/>
                          </a:xfrm>
                          <a:custGeom>
                            <a:avLst/>
                            <a:gdLst>
                              <a:gd name="T0" fmla="+- 0 4108 4108"/>
                              <a:gd name="T1" fmla="*/ T0 w 4166"/>
                              <a:gd name="T2" fmla="+- 0 3307 3079"/>
                              <a:gd name="T3" fmla="*/ 3307 h 228"/>
                              <a:gd name="T4" fmla="+- 0 8273 4108"/>
                              <a:gd name="T5" fmla="*/ T4 w 4166"/>
                              <a:gd name="T6" fmla="+- 0 3307 3079"/>
                              <a:gd name="T7" fmla="*/ 3307 h 228"/>
                              <a:gd name="T8" fmla="+- 0 4108 4108"/>
                              <a:gd name="T9" fmla="*/ T8 w 4166"/>
                              <a:gd name="T10" fmla="+- 0 3232 3079"/>
                              <a:gd name="T11" fmla="*/ 3232 h 228"/>
                              <a:gd name="T12" fmla="+- 0 8273 4108"/>
                              <a:gd name="T13" fmla="*/ T12 w 4166"/>
                              <a:gd name="T14" fmla="+- 0 3232 3079"/>
                              <a:gd name="T15" fmla="*/ 3232 h 228"/>
                              <a:gd name="T16" fmla="+- 0 4108 4108"/>
                              <a:gd name="T17" fmla="*/ T16 w 4166"/>
                              <a:gd name="T18" fmla="+- 0 3155 3079"/>
                              <a:gd name="T19" fmla="*/ 3155 h 228"/>
                              <a:gd name="T20" fmla="+- 0 8273 4108"/>
                              <a:gd name="T21" fmla="*/ T20 w 4166"/>
                              <a:gd name="T22" fmla="+- 0 3155 3079"/>
                              <a:gd name="T23" fmla="*/ 3155 h 228"/>
                              <a:gd name="T24" fmla="+- 0 4108 4108"/>
                              <a:gd name="T25" fmla="*/ T24 w 4166"/>
                              <a:gd name="T26" fmla="+- 0 3079 3079"/>
                              <a:gd name="T27" fmla="*/ 3079 h 228"/>
                              <a:gd name="T28" fmla="+- 0 8273 4108"/>
                              <a:gd name="T29" fmla="*/ T28 w 4166"/>
                              <a:gd name="T30" fmla="+- 0 3079 3079"/>
                              <a:gd name="T31" fmla="*/ 3079 h 22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66" h="228">
                                <a:moveTo>
                                  <a:pt x="0" y="228"/>
                                </a:moveTo>
                                <a:lnTo>
                                  <a:pt x="4165" y="228"/>
                                </a:lnTo>
                                <a:moveTo>
                                  <a:pt x="0" y="153"/>
                                </a:moveTo>
                                <a:lnTo>
                                  <a:pt x="4165" y="153"/>
                                </a:lnTo>
                                <a:moveTo>
                                  <a:pt x="0" y="76"/>
                                </a:moveTo>
                                <a:lnTo>
                                  <a:pt x="4165" y="76"/>
                                </a:lnTo>
                                <a:moveTo>
                                  <a:pt x="0" y="0"/>
                                </a:moveTo>
                                <a:lnTo>
                                  <a:pt x="4165" y="0"/>
                                </a:lnTo>
                              </a:path>
                            </a:pathLst>
                          </a:custGeom>
                          <a:noFill/>
                          <a:ln w="9525">
                            <a:solidFill>
                              <a:srgbClr val="F1F1F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1074778" name="Line 42"/>
                        <wps:cNvCnPr>
                          <a:cxnSpLocks noChangeShapeType="1"/>
                        </wps:cNvCnPr>
                        <wps:spPr bwMode="auto">
                          <a:xfrm>
                            <a:off x="4108" y="3384"/>
                            <a:ext cx="4165"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294238529" name="AutoShape 41"/>
                        <wps:cNvSpPr>
                          <a:spLocks/>
                        </wps:cNvSpPr>
                        <wps:spPr bwMode="auto">
                          <a:xfrm>
                            <a:off x="4107" y="2697"/>
                            <a:ext cx="4166" cy="228"/>
                          </a:xfrm>
                          <a:custGeom>
                            <a:avLst/>
                            <a:gdLst>
                              <a:gd name="T0" fmla="+- 0 4108 4108"/>
                              <a:gd name="T1" fmla="*/ T0 w 4166"/>
                              <a:gd name="T2" fmla="+- 0 2925 2697"/>
                              <a:gd name="T3" fmla="*/ 2925 h 228"/>
                              <a:gd name="T4" fmla="+- 0 8273 4108"/>
                              <a:gd name="T5" fmla="*/ T4 w 4166"/>
                              <a:gd name="T6" fmla="+- 0 2925 2697"/>
                              <a:gd name="T7" fmla="*/ 2925 h 228"/>
                              <a:gd name="T8" fmla="+- 0 4108 4108"/>
                              <a:gd name="T9" fmla="*/ T8 w 4166"/>
                              <a:gd name="T10" fmla="+- 0 2851 2697"/>
                              <a:gd name="T11" fmla="*/ 2851 h 228"/>
                              <a:gd name="T12" fmla="+- 0 8273 4108"/>
                              <a:gd name="T13" fmla="*/ T12 w 4166"/>
                              <a:gd name="T14" fmla="+- 0 2851 2697"/>
                              <a:gd name="T15" fmla="*/ 2851 h 228"/>
                              <a:gd name="T16" fmla="+- 0 4108 4108"/>
                              <a:gd name="T17" fmla="*/ T16 w 4166"/>
                              <a:gd name="T18" fmla="+- 0 2774 2697"/>
                              <a:gd name="T19" fmla="*/ 2774 h 228"/>
                              <a:gd name="T20" fmla="+- 0 8273 4108"/>
                              <a:gd name="T21" fmla="*/ T20 w 4166"/>
                              <a:gd name="T22" fmla="+- 0 2774 2697"/>
                              <a:gd name="T23" fmla="*/ 2774 h 228"/>
                              <a:gd name="T24" fmla="+- 0 4108 4108"/>
                              <a:gd name="T25" fmla="*/ T24 w 4166"/>
                              <a:gd name="T26" fmla="+- 0 2697 2697"/>
                              <a:gd name="T27" fmla="*/ 2697 h 228"/>
                              <a:gd name="T28" fmla="+- 0 8273 4108"/>
                              <a:gd name="T29" fmla="*/ T28 w 4166"/>
                              <a:gd name="T30" fmla="+- 0 2697 2697"/>
                              <a:gd name="T31" fmla="*/ 2697 h 22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66" h="228">
                                <a:moveTo>
                                  <a:pt x="0" y="228"/>
                                </a:moveTo>
                                <a:lnTo>
                                  <a:pt x="4165" y="228"/>
                                </a:lnTo>
                                <a:moveTo>
                                  <a:pt x="0" y="154"/>
                                </a:moveTo>
                                <a:lnTo>
                                  <a:pt x="4165" y="154"/>
                                </a:lnTo>
                                <a:moveTo>
                                  <a:pt x="0" y="77"/>
                                </a:moveTo>
                                <a:lnTo>
                                  <a:pt x="4165" y="77"/>
                                </a:lnTo>
                                <a:moveTo>
                                  <a:pt x="0" y="0"/>
                                </a:moveTo>
                                <a:lnTo>
                                  <a:pt x="4165" y="0"/>
                                </a:lnTo>
                              </a:path>
                            </a:pathLst>
                          </a:custGeom>
                          <a:noFill/>
                          <a:ln w="9525">
                            <a:solidFill>
                              <a:srgbClr val="F1F1F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3433310" name="Line 40"/>
                        <wps:cNvCnPr>
                          <a:cxnSpLocks noChangeShapeType="1"/>
                        </wps:cNvCnPr>
                        <wps:spPr bwMode="auto">
                          <a:xfrm>
                            <a:off x="4108" y="3002"/>
                            <a:ext cx="4165"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2019555094" name="AutoShape 39"/>
                        <wps:cNvSpPr>
                          <a:spLocks/>
                        </wps:cNvSpPr>
                        <wps:spPr bwMode="auto">
                          <a:xfrm>
                            <a:off x="4107" y="2315"/>
                            <a:ext cx="4166" cy="231"/>
                          </a:xfrm>
                          <a:custGeom>
                            <a:avLst/>
                            <a:gdLst>
                              <a:gd name="T0" fmla="+- 0 4108 4108"/>
                              <a:gd name="T1" fmla="*/ T0 w 4166"/>
                              <a:gd name="T2" fmla="+- 0 2546 2315"/>
                              <a:gd name="T3" fmla="*/ 2546 h 231"/>
                              <a:gd name="T4" fmla="+- 0 8273 4108"/>
                              <a:gd name="T5" fmla="*/ T4 w 4166"/>
                              <a:gd name="T6" fmla="+- 0 2546 2315"/>
                              <a:gd name="T7" fmla="*/ 2546 h 231"/>
                              <a:gd name="T8" fmla="+- 0 4108 4108"/>
                              <a:gd name="T9" fmla="*/ T8 w 4166"/>
                              <a:gd name="T10" fmla="+- 0 2469 2315"/>
                              <a:gd name="T11" fmla="*/ 2469 h 231"/>
                              <a:gd name="T12" fmla="+- 0 8273 4108"/>
                              <a:gd name="T13" fmla="*/ T12 w 4166"/>
                              <a:gd name="T14" fmla="+- 0 2469 2315"/>
                              <a:gd name="T15" fmla="*/ 2469 h 231"/>
                              <a:gd name="T16" fmla="+- 0 4108 4108"/>
                              <a:gd name="T17" fmla="*/ T16 w 4166"/>
                              <a:gd name="T18" fmla="+- 0 2392 2315"/>
                              <a:gd name="T19" fmla="*/ 2392 h 231"/>
                              <a:gd name="T20" fmla="+- 0 8273 4108"/>
                              <a:gd name="T21" fmla="*/ T20 w 4166"/>
                              <a:gd name="T22" fmla="+- 0 2392 2315"/>
                              <a:gd name="T23" fmla="*/ 2392 h 231"/>
                              <a:gd name="T24" fmla="+- 0 4108 4108"/>
                              <a:gd name="T25" fmla="*/ T24 w 4166"/>
                              <a:gd name="T26" fmla="+- 0 2315 2315"/>
                              <a:gd name="T27" fmla="*/ 2315 h 231"/>
                              <a:gd name="T28" fmla="+- 0 8273 4108"/>
                              <a:gd name="T29" fmla="*/ T28 w 4166"/>
                              <a:gd name="T30" fmla="+- 0 2315 2315"/>
                              <a:gd name="T31" fmla="*/ 2315 h 23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66" h="231">
                                <a:moveTo>
                                  <a:pt x="0" y="231"/>
                                </a:moveTo>
                                <a:lnTo>
                                  <a:pt x="4165" y="231"/>
                                </a:lnTo>
                                <a:moveTo>
                                  <a:pt x="0" y="154"/>
                                </a:moveTo>
                                <a:lnTo>
                                  <a:pt x="4165" y="154"/>
                                </a:lnTo>
                                <a:moveTo>
                                  <a:pt x="0" y="77"/>
                                </a:moveTo>
                                <a:lnTo>
                                  <a:pt x="4165" y="77"/>
                                </a:lnTo>
                                <a:moveTo>
                                  <a:pt x="0" y="0"/>
                                </a:moveTo>
                                <a:lnTo>
                                  <a:pt x="4165" y="0"/>
                                </a:lnTo>
                              </a:path>
                            </a:pathLst>
                          </a:custGeom>
                          <a:noFill/>
                          <a:ln w="9525">
                            <a:solidFill>
                              <a:srgbClr val="F1F1F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461153" name="Line 38"/>
                        <wps:cNvCnPr>
                          <a:cxnSpLocks noChangeShapeType="1"/>
                        </wps:cNvCnPr>
                        <wps:spPr bwMode="auto">
                          <a:xfrm>
                            <a:off x="4108" y="2620"/>
                            <a:ext cx="4165"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295130311" name="AutoShape 37"/>
                        <wps:cNvSpPr>
                          <a:spLocks/>
                        </wps:cNvSpPr>
                        <wps:spPr bwMode="auto">
                          <a:xfrm>
                            <a:off x="4107" y="1933"/>
                            <a:ext cx="4166" cy="231"/>
                          </a:xfrm>
                          <a:custGeom>
                            <a:avLst/>
                            <a:gdLst>
                              <a:gd name="T0" fmla="+- 0 4108 4108"/>
                              <a:gd name="T1" fmla="*/ T0 w 4166"/>
                              <a:gd name="T2" fmla="+- 0 2164 1934"/>
                              <a:gd name="T3" fmla="*/ 2164 h 231"/>
                              <a:gd name="T4" fmla="+- 0 8273 4108"/>
                              <a:gd name="T5" fmla="*/ T4 w 4166"/>
                              <a:gd name="T6" fmla="+- 0 2164 1934"/>
                              <a:gd name="T7" fmla="*/ 2164 h 231"/>
                              <a:gd name="T8" fmla="+- 0 4108 4108"/>
                              <a:gd name="T9" fmla="*/ T8 w 4166"/>
                              <a:gd name="T10" fmla="+- 0 2087 1934"/>
                              <a:gd name="T11" fmla="*/ 2087 h 231"/>
                              <a:gd name="T12" fmla="+- 0 8273 4108"/>
                              <a:gd name="T13" fmla="*/ T12 w 4166"/>
                              <a:gd name="T14" fmla="+- 0 2087 1934"/>
                              <a:gd name="T15" fmla="*/ 2087 h 231"/>
                              <a:gd name="T16" fmla="+- 0 4108 4108"/>
                              <a:gd name="T17" fmla="*/ T16 w 4166"/>
                              <a:gd name="T18" fmla="+- 0 2011 1934"/>
                              <a:gd name="T19" fmla="*/ 2011 h 231"/>
                              <a:gd name="T20" fmla="+- 0 8273 4108"/>
                              <a:gd name="T21" fmla="*/ T20 w 4166"/>
                              <a:gd name="T22" fmla="+- 0 2011 1934"/>
                              <a:gd name="T23" fmla="*/ 2011 h 231"/>
                              <a:gd name="T24" fmla="+- 0 4108 4108"/>
                              <a:gd name="T25" fmla="*/ T24 w 4166"/>
                              <a:gd name="T26" fmla="+- 0 1934 1934"/>
                              <a:gd name="T27" fmla="*/ 1934 h 231"/>
                              <a:gd name="T28" fmla="+- 0 8273 4108"/>
                              <a:gd name="T29" fmla="*/ T28 w 4166"/>
                              <a:gd name="T30" fmla="+- 0 1934 1934"/>
                              <a:gd name="T31" fmla="*/ 1934 h 23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66" h="231">
                                <a:moveTo>
                                  <a:pt x="0" y="230"/>
                                </a:moveTo>
                                <a:lnTo>
                                  <a:pt x="4165" y="230"/>
                                </a:lnTo>
                                <a:moveTo>
                                  <a:pt x="0" y="153"/>
                                </a:moveTo>
                                <a:lnTo>
                                  <a:pt x="4165" y="153"/>
                                </a:lnTo>
                                <a:moveTo>
                                  <a:pt x="0" y="77"/>
                                </a:moveTo>
                                <a:lnTo>
                                  <a:pt x="4165" y="77"/>
                                </a:lnTo>
                                <a:moveTo>
                                  <a:pt x="0" y="0"/>
                                </a:moveTo>
                                <a:lnTo>
                                  <a:pt x="4165" y="0"/>
                                </a:lnTo>
                              </a:path>
                            </a:pathLst>
                          </a:custGeom>
                          <a:noFill/>
                          <a:ln w="9525">
                            <a:solidFill>
                              <a:srgbClr val="F1F1F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4318319" name="Line 36"/>
                        <wps:cNvCnPr>
                          <a:cxnSpLocks noChangeShapeType="1"/>
                        </wps:cNvCnPr>
                        <wps:spPr bwMode="auto">
                          <a:xfrm>
                            <a:off x="4108" y="2239"/>
                            <a:ext cx="4165"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121804029" name="AutoShape 35"/>
                        <wps:cNvSpPr>
                          <a:spLocks/>
                        </wps:cNvSpPr>
                        <wps:spPr bwMode="auto">
                          <a:xfrm>
                            <a:off x="4107" y="1552"/>
                            <a:ext cx="4166" cy="231"/>
                          </a:xfrm>
                          <a:custGeom>
                            <a:avLst/>
                            <a:gdLst>
                              <a:gd name="T0" fmla="+- 0 4108 4108"/>
                              <a:gd name="T1" fmla="*/ T0 w 4166"/>
                              <a:gd name="T2" fmla="+- 0 1783 1552"/>
                              <a:gd name="T3" fmla="*/ 1783 h 231"/>
                              <a:gd name="T4" fmla="+- 0 8273 4108"/>
                              <a:gd name="T5" fmla="*/ T4 w 4166"/>
                              <a:gd name="T6" fmla="+- 0 1783 1552"/>
                              <a:gd name="T7" fmla="*/ 1783 h 231"/>
                              <a:gd name="T8" fmla="+- 0 4108 4108"/>
                              <a:gd name="T9" fmla="*/ T8 w 4166"/>
                              <a:gd name="T10" fmla="+- 0 1706 1552"/>
                              <a:gd name="T11" fmla="*/ 1706 h 231"/>
                              <a:gd name="T12" fmla="+- 0 8273 4108"/>
                              <a:gd name="T13" fmla="*/ T12 w 4166"/>
                              <a:gd name="T14" fmla="+- 0 1706 1552"/>
                              <a:gd name="T15" fmla="*/ 1706 h 231"/>
                              <a:gd name="T16" fmla="+- 0 4108 4108"/>
                              <a:gd name="T17" fmla="*/ T16 w 4166"/>
                              <a:gd name="T18" fmla="+- 0 1629 1552"/>
                              <a:gd name="T19" fmla="*/ 1629 h 231"/>
                              <a:gd name="T20" fmla="+- 0 8273 4108"/>
                              <a:gd name="T21" fmla="*/ T20 w 4166"/>
                              <a:gd name="T22" fmla="+- 0 1629 1552"/>
                              <a:gd name="T23" fmla="*/ 1629 h 231"/>
                              <a:gd name="T24" fmla="+- 0 4108 4108"/>
                              <a:gd name="T25" fmla="*/ T24 w 4166"/>
                              <a:gd name="T26" fmla="+- 0 1552 1552"/>
                              <a:gd name="T27" fmla="*/ 1552 h 231"/>
                              <a:gd name="T28" fmla="+- 0 8273 4108"/>
                              <a:gd name="T29" fmla="*/ T28 w 4166"/>
                              <a:gd name="T30" fmla="+- 0 1552 1552"/>
                              <a:gd name="T31" fmla="*/ 1552 h 23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66" h="231">
                                <a:moveTo>
                                  <a:pt x="0" y="231"/>
                                </a:moveTo>
                                <a:lnTo>
                                  <a:pt x="4165" y="231"/>
                                </a:lnTo>
                                <a:moveTo>
                                  <a:pt x="0" y="154"/>
                                </a:moveTo>
                                <a:lnTo>
                                  <a:pt x="4165" y="154"/>
                                </a:lnTo>
                                <a:moveTo>
                                  <a:pt x="0" y="77"/>
                                </a:moveTo>
                                <a:lnTo>
                                  <a:pt x="4165" y="77"/>
                                </a:lnTo>
                                <a:moveTo>
                                  <a:pt x="0" y="0"/>
                                </a:moveTo>
                                <a:lnTo>
                                  <a:pt x="4165" y="0"/>
                                </a:lnTo>
                              </a:path>
                            </a:pathLst>
                          </a:custGeom>
                          <a:noFill/>
                          <a:ln w="9525">
                            <a:solidFill>
                              <a:srgbClr val="F1F1F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0663145" name="Line 34"/>
                        <wps:cNvCnPr>
                          <a:cxnSpLocks noChangeShapeType="1"/>
                        </wps:cNvCnPr>
                        <wps:spPr bwMode="auto">
                          <a:xfrm>
                            <a:off x="4108" y="1857"/>
                            <a:ext cx="4165"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588026470" name="AutoShape 33"/>
                        <wps:cNvSpPr>
                          <a:spLocks/>
                        </wps:cNvSpPr>
                        <wps:spPr bwMode="auto">
                          <a:xfrm>
                            <a:off x="4107" y="1170"/>
                            <a:ext cx="4166" cy="231"/>
                          </a:xfrm>
                          <a:custGeom>
                            <a:avLst/>
                            <a:gdLst>
                              <a:gd name="T0" fmla="+- 0 4108 4108"/>
                              <a:gd name="T1" fmla="*/ T0 w 4166"/>
                              <a:gd name="T2" fmla="+- 0 1401 1171"/>
                              <a:gd name="T3" fmla="*/ 1401 h 231"/>
                              <a:gd name="T4" fmla="+- 0 8273 4108"/>
                              <a:gd name="T5" fmla="*/ T4 w 4166"/>
                              <a:gd name="T6" fmla="+- 0 1401 1171"/>
                              <a:gd name="T7" fmla="*/ 1401 h 231"/>
                              <a:gd name="T8" fmla="+- 0 4108 4108"/>
                              <a:gd name="T9" fmla="*/ T8 w 4166"/>
                              <a:gd name="T10" fmla="+- 0 1324 1171"/>
                              <a:gd name="T11" fmla="*/ 1324 h 231"/>
                              <a:gd name="T12" fmla="+- 0 8273 4108"/>
                              <a:gd name="T13" fmla="*/ T12 w 4166"/>
                              <a:gd name="T14" fmla="+- 0 1324 1171"/>
                              <a:gd name="T15" fmla="*/ 1324 h 231"/>
                              <a:gd name="T16" fmla="+- 0 4108 4108"/>
                              <a:gd name="T17" fmla="*/ T16 w 4166"/>
                              <a:gd name="T18" fmla="+- 0 1247 1171"/>
                              <a:gd name="T19" fmla="*/ 1247 h 231"/>
                              <a:gd name="T20" fmla="+- 0 8273 4108"/>
                              <a:gd name="T21" fmla="*/ T20 w 4166"/>
                              <a:gd name="T22" fmla="+- 0 1247 1171"/>
                              <a:gd name="T23" fmla="*/ 1247 h 231"/>
                              <a:gd name="T24" fmla="+- 0 4108 4108"/>
                              <a:gd name="T25" fmla="*/ T24 w 4166"/>
                              <a:gd name="T26" fmla="+- 0 1171 1171"/>
                              <a:gd name="T27" fmla="*/ 1171 h 231"/>
                              <a:gd name="T28" fmla="+- 0 8273 4108"/>
                              <a:gd name="T29" fmla="*/ T28 w 4166"/>
                              <a:gd name="T30" fmla="+- 0 1171 1171"/>
                              <a:gd name="T31" fmla="*/ 1171 h 23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66" h="231">
                                <a:moveTo>
                                  <a:pt x="0" y="230"/>
                                </a:moveTo>
                                <a:lnTo>
                                  <a:pt x="4165" y="230"/>
                                </a:lnTo>
                                <a:moveTo>
                                  <a:pt x="0" y="153"/>
                                </a:moveTo>
                                <a:lnTo>
                                  <a:pt x="4165" y="153"/>
                                </a:lnTo>
                                <a:moveTo>
                                  <a:pt x="0" y="76"/>
                                </a:moveTo>
                                <a:lnTo>
                                  <a:pt x="4165" y="76"/>
                                </a:lnTo>
                                <a:moveTo>
                                  <a:pt x="0" y="0"/>
                                </a:moveTo>
                                <a:lnTo>
                                  <a:pt x="4165" y="0"/>
                                </a:lnTo>
                              </a:path>
                            </a:pathLst>
                          </a:custGeom>
                          <a:noFill/>
                          <a:ln w="9525">
                            <a:solidFill>
                              <a:srgbClr val="F1F1F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9418643" name="Line 32"/>
                        <wps:cNvCnPr>
                          <a:cxnSpLocks noChangeShapeType="1"/>
                        </wps:cNvCnPr>
                        <wps:spPr bwMode="auto">
                          <a:xfrm>
                            <a:off x="4108" y="1475"/>
                            <a:ext cx="4165"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848867423" name="AutoShape 31"/>
                        <wps:cNvSpPr>
                          <a:spLocks/>
                        </wps:cNvSpPr>
                        <wps:spPr bwMode="auto">
                          <a:xfrm>
                            <a:off x="4107" y="789"/>
                            <a:ext cx="4166" cy="231"/>
                          </a:xfrm>
                          <a:custGeom>
                            <a:avLst/>
                            <a:gdLst>
                              <a:gd name="T0" fmla="+- 0 4108 4108"/>
                              <a:gd name="T1" fmla="*/ T0 w 4166"/>
                              <a:gd name="T2" fmla="+- 0 1019 789"/>
                              <a:gd name="T3" fmla="*/ 1019 h 231"/>
                              <a:gd name="T4" fmla="+- 0 8273 4108"/>
                              <a:gd name="T5" fmla="*/ T4 w 4166"/>
                              <a:gd name="T6" fmla="+- 0 1019 789"/>
                              <a:gd name="T7" fmla="*/ 1019 h 231"/>
                              <a:gd name="T8" fmla="+- 0 4108 4108"/>
                              <a:gd name="T9" fmla="*/ T8 w 4166"/>
                              <a:gd name="T10" fmla="+- 0 943 789"/>
                              <a:gd name="T11" fmla="*/ 943 h 231"/>
                              <a:gd name="T12" fmla="+- 0 8273 4108"/>
                              <a:gd name="T13" fmla="*/ T12 w 4166"/>
                              <a:gd name="T14" fmla="+- 0 943 789"/>
                              <a:gd name="T15" fmla="*/ 943 h 231"/>
                              <a:gd name="T16" fmla="+- 0 4108 4108"/>
                              <a:gd name="T17" fmla="*/ T16 w 4166"/>
                              <a:gd name="T18" fmla="+- 0 866 789"/>
                              <a:gd name="T19" fmla="*/ 866 h 231"/>
                              <a:gd name="T20" fmla="+- 0 8273 4108"/>
                              <a:gd name="T21" fmla="*/ T20 w 4166"/>
                              <a:gd name="T22" fmla="+- 0 866 789"/>
                              <a:gd name="T23" fmla="*/ 866 h 231"/>
                              <a:gd name="T24" fmla="+- 0 4108 4108"/>
                              <a:gd name="T25" fmla="*/ T24 w 4166"/>
                              <a:gd name="T26" fmla="+- 0 789 789"/>
                              <a:gd name="T27" fmla="*/ 789 h 231"/>
                              <a:gd name="T28" fmla="+- 0 8273 4108"/>
                              <a:gd name="T29" fmla="*/ T28 w 4166"/>
                              <a:gd name="T30" fmla="+- 0 789 789"/>
                              <a:gd name="T31" fmla="*/ 789 h 23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66" h="231">
                                <a:moveTo>
                                  <a:pt x="0" y="230"/>
                                </a:moveTo>
                                <a:lnTo>
                                  <a:pt x="4165" y="230"/>
                                </a:lnTo>
                                <a:moveTo>
                                  <a:pt x="0" y="154"/>
                                </a:moveTo>
                                <a:lnTo>
                                  <a:pt x="4165" y="154"/>
                                </a:lnTo>
                                <a:moveTo>
                                  <a:pt x="0" y="77"/>
                                </a:moveTo>
                                <a:lnTo>
                                  <a:pt x="4165" y="77"/>
                                </a:lnTo>
                                <a:moveTo>
                                  <a:pt x="0" y="0"/>
                                </a:moveTo>
                                <a:lnTo>
                                  <a:pt x="4165" y="0"/>
                                </a:lnTo>
                              </a:path>
                            </a:pathLst>
                          </a:custGeom>
                          <a:noFill/>
                          <a:ln w="9525">
                            <a:solidFill>
                              <a:srgbClr val="F1F1F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2378039" name="Line 30"/>
                        <wps:cNvCnPr>
                          <a:cxnSpLocks noChangeShapeType="1"/>
                        </wps:cNvCnPr>
                        <wps:spPr bwMode="auto">
                          <a:xfrm>
                            <a:off x="4108" y="1094"/>
                            <a:ext cx="4165"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119115020" name="AutoShape 29"/>
                        <wps:cNvSpPr>
                          <a:spLocks/>
                        </wps:cNvSpPr>
                        <wps:spPr bwMode="auto">
                          <a:xfrm>
                            <a:off x="4274" y="713"/>
                            <a:ext cx="3833" cy="2671"/>
                          </a:xfrm>
                          <a:custGeom>
                            <a:avLst/>
                            <a:gdLst>
                              <a:gd name="T0" fmla="+- 0 4274 4274"/>
                              <a:gd name="T1" fmla="*/ T0 w 3833"/>
                              <a:gd name="T2" fmla="+- 0 713 713"/>
                              <a:gd name="T3" fmla="*/ 713 h 2671"/>
                              <a:gd name="T4" fmla="+- 0 4274 4274"/>
                              <a:gd name="T5" fmla="*/ T4 w 3833"/>
                              <a:gd name="T6" fmla="+- 0 3384 713"/>
                              <a:gd name="T7" fmla="*/ 3384 h 2671"/>
                              <a:gd name="T8" fmla="+- 0 4440 4274"/>
                              <a:gd name="T9" fmla="*/ T8 w 3833"/>
                              <a:gd name="T10" fmla="+- 0 713 713"/>
                              <a:gd name="T11" fmla="*/ 713 h 2671"/>
                              <a:gd name="T12" fmla="+- 0 4440 4274"/>
                              <a:gd name="T13" fmla="*/ T12 w 3833"/>
                              <a:gd name="T14" fmla="+- 0 3384 713"/>
                              <a:gd name="T15" fmla="*/ 3384 h 2671"/>
                              <a:gd name="T16" fmla="+- 0 4608 4274"/>
                              <a:gd name="T17" fmla="*/ T16 w 3833"/>
                              <a:gd name="T18" fmla="+- 0 713 713"/>
                              <a:gd name="T19" fmla="*/ 713 h 2671"/>
                              <a:gd name="T20" fmla="+- 0 4608 4274"/>
                              <a:gd name="T21" fmla="*/ T20 w 3833"/>
                              <a:gd name="T22" fmla="+- 0 3384 713"/>
                              <a:gd name="T23" fmla="*/ 3384 h 2671"/>
                              <a:gd name="T24" fmla="+- 0 4774 4274"/>
                              <a:gd name="T25" fmla="*/ T24 w 3833"/>
                              <a:gd name="T26" fmla="+- 0 713 713"/>
                              <a:gd name="T27" fmla="*/ 713 h 2671"/>
                              <a:gd name="T28" fmla="+- 0 4774 4274"/>
                              <a:gd name="T29" fmla="*/ T28 w 3833"/>
                              <a:gd name="T30" fmla="+- 0 3384 713"/>
                              <a:gd name="T31" fmla="*/ 3384 h 2671"/>
                              <a:gd name="T32" fmla="+- 0 5107 4274"/>
                              <a:gd name="T33" fmla="*/ T32 w 3833"/>
                              <a:gd name="T34" fmla="+- 0 713 713"/>
                              <a:gd name="T35" fmla="*/ 713 h 2671"/>
                              <a:gd name="T36" fmla="+- 0 5107 4274"/>
                              <a:gd name="T37" fmla="*/ T36 w 3833"/>
                              <a:gd name="T38" fmla="+- 0 3384 713"/>
                              <a:gd name="T39" fmla="*/ 3384 h 2671"/>
                              <a:gd name="T40" fmla="+- 0 5273 4274"/>
                              <a:gd name="T41" fmla="*/ T40 w 3833"/>
                              <a:gd name="T42" fmla="+- 0 713 713"/>
                              <a:gd name="T43" fmla="*/ 713 h 2671"/>
                              <a:gd name="T44" fmla="+- 0 5273 4274"/>
                              <a:gd name="T45" fmla="*/ T44 w 3833"/>
                              <a:gd name="T46" fmla="+- 0 3384 713"/>
                              <a:gd name="T47" fmla="*/ 3384 h 2671"/>
                              <a:gd name="T48" fmla="+- 0 5441 4274"/>
                              <a:gd name="T49" fmla="*/ T48 w 3833"/>
                              <a:gd name="T50" fmla="+- 0 713 713"/>
                              <a:gd name="T51" fmla="*/ 713 h 2671"/>
                              <a:gd name="T52" fmla="+- 0 5441 4274"/>
                              <a:gd name="T53" fmla="*/ T52 w 3833"/>
                              <a:gd name="T54" fmla="+- 0 3384 713"/>
                              <a:gd name="T55" fmla="*/ 3384 h 2671"/>
                              <a:gd name="T56" fmla="+- 0 5606 4274"/>
                              <a:gd name="T57" fmla="*/ T56 w 3833"/>
                              <a:gd name="T58" fmla="+- 0 713 713"/>
                              <a:gd name="T59" fmla="*/ 713 h 2671"/>
                              <a:gd name="T60" fmla="+- 0 5606 4274"/>
                              <a:gd name="T61" fmla="*/ T60 w 3833"/>
                              <a:gd name="T62" fmla="+- 0 3384 713"/>
                              <a:gd name="T63" fmla="*/ 3384 h 2671"/>
                              <a:gd name="T64" fmla="+- 0 5940 4274"/>
                              <a:gd name="T65" fmla="*/ T64 w 3833"/>
                              <a:gd name="T66" fmla="+- 0 713 713"/>
                              <a:gd name="T67" fmla="*/ 713 h 2671"/>
                              <a:gd name="T68" fmla="+- 0 5940 4274"/>
                              <a:gd name="T69" fmla="*/ T68 w 3833"/>
                              <a:gd name="T70" fmla="+- 0 3384 713"/>
                              <a:gd name="T71" fmla="*/ 3384 h 2671"/>
                              <a:gd name="T72" fmla="+- 0 6108 4274"/>
                              <a:gd name="T73" fmla="*/ T72 w 3833"/>
                              <a:gd name="T74" fmla="+- 0 713 713"/>
                              <a:gd name="T75" fmla="*/ 713 h 2671"/>
                              <a:gd name="T76" fmla="+- 0 6108 4274"/>
                              <a:gd name="T77" fmla="*/ T76 w 3833"/>
                              <a:gd name="T78" fmla="+- 0 3384 713"/>
                              <a:gd name="T79" fmla="*/ 3384 h 2671"/>
                              <a:gd name="T80" fmla="+- 0 6274 4274"/>
                              <a:gd name="T81" fmla="*/ T80 w 3833"/>
                              <a:gd name="T82" fmla="+- 0 713 713"/>
                              <a:gd name="T83" fmla="*/ 713 h 2671"/>
                              <a:gd name="T84" fmla="+- 0 6274 4274"/>
                              <a:gd name="T85" fmla="*/ T84 w 3833"/>
                              <a:gd name="T86" fmla="+- 0 3384 713"/>
                              <a:gd name="T87" fmla="*/ 3384 h 2671"/>
                              <a:gd name="T88" fmla="+- 0 6439 4274"/>
                              <a:gd name="T89" fmla="*/ T88 w 3833"/>
                              <a:gd name="T90" fmla="+- 0 713 713"/>
                              <a:gd name="T91" fmla="*/ 713 h 2671"/>
                              <a:gd name="T92" fmla="+- 0 6439 4274"/>
                              <a:gd name="T93" fmla="*/ T92 w 3833"/>
                              <a:gd name="T94" fmla="+- 0 3384 713"/>
                              <a:gd name="T95" fmla="*/ 3384 h 2671"/>
                              <a:gd name="T96" fmla="+- 0 6773 4274"/>
                              <a:gd name="T97" fmla="*/ T96 w 3833"/>
                              <a:gd name="T98" fmla="+- 0 713 713"/>
                              <a:gd name="T99" fmla="*/ 713 h 2671"/>
                              <a:gd name="T100" fmla="+- 0 6773 4274"/>
                              <a:gd name="T101" fmla="*/ T100 w 3833"/>
                              <a:gd name="T102" fmla="+- 0 3384 713"/>
                              <a:gd name="T103" fmla="*/ 3384 h 2671"/>
                              <a:gd name="T104" fmla="+- 0 6941 4274"/>
                              <a:gd name="T105" fmla="*/ T104 w 3833"/>
                              <a:gd name="T106" fmla="+- 0 713 713"/>
                              <a:gd name="T107" fmla="*/ 713 h 2671"/>
                              <a:gd name="T108" fmla="+- 0 6941 4274"/>
                              <a:gd name="T109" fmla="*/ T108 w 3833"/>
                              <a:gd name="T110" fmla="+- 0 3384 713"/>
                              <a:gd name="T111" fmla="*/ 3384 h 2671"/>
                              <a:gd name="T112" fmla="+- 0 7106 4274"/>
                              <a:gd name="T113" fmla="*/ T112 w 3833"/>
                              <a:gd name="T114" fmla="+- 0 713 713"/>
                              <a:gd name="T115" fmla="*/ 713 h 2671"/>
                              <a:gd name="T116" fmla="+- 0 7106 4274"/>
                              <a:gd name="T117" fmla="*/ T116 w 3833"/>
                              <a:gd name="T118" fmla="+- 0 3384 713"/>
                              <a:gd name="T119" fmla="*/ 3384 h 2671"/>
                              <a:gd name="T120" fmla="+- 0 7274 4274"/>
                              <a:gd name="T121" fmla="*/ T120 w 3833"/>
                              <a:gd name="T122" fmla="+- 0 713 713"/>
                              <a:gd name="T123" fmla="*/ 713 h 2671"/>
                              <a:gd name="T124" fmla="+- 0 7274 4274"/>
                              <a:gd name="T125" fmla="*/ T124 w 3833"/>
                              <a:gd name="T126" fmla="+- 0 3384 713"/>
                              <a:gd name="T127" fmla="*/ 3384 h 2671"/>
                              <a:gd name="T128" fmla="+- 0 7606 4274"/>
                              <a:gd name="T129" fmla="*/ T128 w 3833"/>
                              <a:gd name="T130" fmla="+- 0 713 713"/>
                              <a:gd name="T131" fmla="*/ 713 h 2671"/>
                              <a:gd name="T132" fmla="+- 0 7606 4274"/>
                              <a:gd name="T133" fmla="*/ T132 w 3833"/>
                              <a:gd name="T134" fmla="+- 0 3384 713"/>
                              <a:gd name="T135" fmla="*/ 3384 h 2671"/>
                              <a:gd name="T136" fmla="+- 0 7774 4274"/>
                              <a:gd name="T137" fmla="*/ T136 w 3833"/>
                              <a:gd name="T138" fmla="+- 0 713 713"/>
                              <a:gd name="T139" fmla="*/ 713 h 2671"/>
                              <a:gd name="T140" fmla="+- 0 7774 4274"/>
                              <a:gd name="T141" fmla="*/ T140 w 3833"/>
                              <a:gd name="T142" fmla="+- 0 3384 713"/>
                              <a:gd name="T143" fmla="*/ 3384 h 2671"/>
                              <a:gd name="T144" fmla="+- 0 7939 4274"/>
                              <a:gd name="T145" fmla="*/ T144 w 3833"/>
                              <a:gd name="T146" fmla="+- 0 713 713"/>
                              <a:gd name="T147" fmla="*/ 713 h 2671"/>
                              <a:gd name="T148" fmla="+- 0 7939 4274"/>
                              <a:gd name="T149" fmla="*/ T148 w 3833"/>
                              <a:gd name="T150" fmla="+- 0 3384 713"/>
                              <a:gd name="T151" fmla="*/ 3384 h 2671"/>
                              <a:gd name="T152" fmla="+- 0 8107 4274"/>
                              <a:gd name="T153" fmla="*/ T152 w 3833"/>
                              <a:gd name="T154" fmla="+- 0 713 713"/>
                              <a:gd name="T155" fmla="*/ 713 h 2671"/>
                              <a:gd name="T156" fmla="+- 0 8107 4274"/>
                              <a:gd name="T157" fmla="*/ T156 w 3833"/>
                              <a:gd name="T158" fmla="+- 0 3384 713"/>
                              <a:gd name="T159" fmla="*/ 3384 h 26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3833" h="2671">
                                <a:moveTo>
                                  <a:pt x="0" y="0"/>
                                </a:moveTo>
                                <a:lnTo>
                                  <a:pt x="0" y="2671"/>
                                </a:lnTo>
                                <a:moveTo>
                                  <a:pt x="166" y="0"/>
                                </a:moveTo>
                                <a:lnTo>
                                  <a:pt x="166" y="2671"/>
                                </a:lnTo>
                                <a:moveTo>
                                  <a:pt x="334" y="0"/>
                                </a:moveTo>
                                <a:lnTo>
                                  <a:pt x="334" y="2671"/>
                                </a:lnTo>
                                <a:moveTo>
                                  <a:pt x="500" y="0"/>
                                </a:moveTo>
                                <a:lnTo>
                                  <a:pt x="500" y="2671"/>
                                </a:lnTo>
                                <a:moveTo>
                                  <a:pt x="833" y="0"/>
                                </a:moveTo>
                                <a:lnTo>
                                  <a:pt x="833" y="2671"/>
                                </a:lnTo>
                                <a:moveTo>
                                  <a:pt x="999" y="0"/>
                                </a:moveTo>
                                <a:lnTo>
                                  <a:pt x="999" y="2671"/>
                                </a:lnTo>
                                <a:moveTo>
                                  <a:pt x="1167" y="0"/>
                                </a:moveTo>
                                <a:lnTo>
                                  <a:pt x="1167" y="2671"/>
                                </a:lnTo>
                                <a:moveTo>
                                  <a:pt x="1332" y="0"/>
                                </a:moveTo>
                                <a:lnTo>
                                  <a:pt x="1332" y="2671"/>
                                </a:lnTo>
                                <a:moveTo>
                                  <a:pt x="1666" y="0"/>
                                </a:moveTo>
                                <a:lnTo>
                                  <a:pt x="1666" y="2671"/>
                                </a:lnTo>
                                <a:moveTo>
                                  <a:pt x="1834" y="0"/>
                                </a:moveTo>
                                <a:lnTo>
                                  <a:pt x="1834" y="2671"/>
                                </a:lnTo>
                                <a:moveTo>
                                  <a:pt x="2000" y="0"/>
                                </a:moveTo>
                                <a:lnTo>
                                  <a:pt x="2000" y="2671"/>
                                </a:lnTo>
                                <a:moveTo>
                                  <a:pt x="2165" y="0"/>
                                </a:moveTo>
                                <a:lnTo>
                                  <a:pt x="2165" y="2671"/>
                                </a:lnTo>
                                <a:moveTo>
                                  <a:pt x="2499" y="0"/>
                                </a:moveTo>
                                <a:lnTo>
                                  <a:pt x="2499" y="2671"/>
                                </a:lnTo>
                                <a:moveTo>
                                  <a:pt x="2667" y="0"/>
                                </a:moveTo>
                                <a:lnTo>
                                  <a:pt x="2667" y="2671"/>
                                </a:lnTo>
                                <a:moveTo>
                                  <a:pt x="2832" y="0"/>
                                </a:moveTo>
                                <a:lnTo>
                                  <a:pt x="2832" y="2671"/>
                                </a:lnTo>
                                <a:moveTo>
                                  <a:pt x="3000" y="0"/>
                                </a:moveTo>
                                <a:lnTo>
                                  <a:pt x="3000" y="2671"/>
                                </a:lnTo>
                                <a:moveTo>
                                  <a:pt x="3332" y="0"/>
                                </a:moveTo>
                                <a:lnTo>
                                  <a:pt x="3332" y="2671"/>
                                </a:lnTo>
                                <a:moveTo>
                                  <a:pt x="3500" y="0"/>
                                </a:moveTo>
                                <a:lnTo>
                                  <a:pt x="3500" y="2671"/>
                                </a:lnTo>
                                <a:moveTo>
                                  <a:pt x="3665" y="0"/>
                                </a:moveTo>
                                <a:lnTo>
                                  <a:pt x="3665" y="2671"/>
                                </a:lnTo>
                                <a:moveTo>
                                  <a:pt x="3833" y="0"/>
                                </a:moveTo>
                                <a:lnTo>
                                  <a:pt x="3833" y="2671"/>
                                </a:lnTo>
                              </a:path>
                            </a:pathLst>
                          </a:custGeom>
                          <a:noFill/>
                          <a:ln w="9525">
                            <a:solidFill>
                              <a:srgbClr val="F1F1F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8226993" name="AutoShape 28"/>
                        <wps:cNvSpPr>
                          <a:spLocks/>
                        </wps:cNvSpPr>
                        <wps:spPr bwMode="auto">
                          <a:xfrm>
                            <a:off x="4941" y="713"/>
                            <a:ext cx="3332" cy="2671"/>
                          </a:xfrm>
                          <a:custGeom>
                            <a:avLst/>
                            <a:gdLst>
                              <a:gd name="T0" fmla="+- 0 4942 4942"/>
                              <a:gd name="T1" fmla="*/ T0 w 3332"/>
                              <a:gd name="T2" fmla="+- 0 713 713"/>
                              <a:gd name="T3" fmla="*/ 713 h 2671"/>
                              <a:gd name="T4" fmla="+- 0 4942 4942"/>
                              <a:gd name="T5" fmla="*/ T4 w 3332"/>
                              <a:gd name="T6" fmla="+- 0 3384 713"/>
                              <a:gd name="T7" fmla="*/ 3384 h 2671"/>
                              <a:gd name="T8" fmla="+- 0 5774 4942"/>
                              <a:gd name="T9" fmla="*/ T8 w 3332"/>
                              <a:gd name="T10" fmla="+- 0 713 713"/>
                              <a:gd name="T11" fmla="*/ 713 h 2671"/>
                              <a:gd name="T12" fmla="+- 0 5774 4942"/>
                              <a:gd name="T13" fmla="*/ T12 w 3332"/>
                              <a:gd name="T14" fmla="+- 0 3384 713"/>
                              <a:gd name="T15" fmla="*/ 3384 h 2671"/>
                              <a:gd name="T16" fmla="+- 0 6607 4942"/>
                              <a:gd name="T17" fmla="*/ T16 w 3332"/>
                              <a:gd name="T18" fmla="+- 0 713 713"/>
                              <a:gd name="T19" fmla="*/ 713 h 2671"/>
                              <a:gd name="T20" fmla="+- 0 6607 4942"/>
                              <a:gd name="T21" fmla="*/ T20 w 3332"/>
                              <a:gd name="T22" fmla="+- 0 3384 713"/>
                              <a:gd name="T23" fmla="*/ 3384 h 2671"/>
                              <a:gd name="T24" fmla="+- 0 7440 4942"/>
                              <a:gd name="T25" fmla="*/ T24 w 3332"/>
                              <a:gd name="T26" fmla="+- 0 713 713"/>
                              <a:gd name="T27" fmla="*/ 713 h 2671"/>
                              <a:gd name="T28" fmla="+- 0 7440 4942"/>
                              <a:gd name="T29" fmla="*/ T28 w 3332"/>
                              <a:gd name="T30" fmla="+- 0 3384 713"/>
                              <a:gd name="T31" fmla="*/ 3384 h 2671"/>
                              <a:gd name="T32" fmla="+- 0 8273 4942"/>
                              <a:gd name="T33" fmla="*/ T32 w 3332"/>
                              <a:gd name="T34" fmla="+- 0 713 713"/>
                              <a:gd name="T35" fmla="*/ 713 h 2671"/>
                              <a:gd name="T36" fmla="+- 0 8273 4942"/>
                              <a:gd name="T37" fmla="*/ T36 w 3332"/>
                              <a:gd name="T38" fmla="+- 0 3384 713"/>
                              <a:gd name="T39" fmla="*/ 3384 h 26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332" h="2671">
                                <a:moveTo>
                                  <a:pt x="0" y="0"/>
                                </a:moveTo>
                                <a:lnTo>
                                  <a:pt x="0" y="2671"/>
                                </a:lnTo>
                                <a:moveTo>
                                  <a:pt x="832" y="0"/>
                                </a:moveTo>
                                <a:lnTo>
                                  <a:pt x="832" y="2671"/>
                                </a:lnTo>
                                <a:moveTo>
                                  <a:pt x="1665" y="0"/>
                                </a:moveTo>
                                <a:lnTo>
                                  <a:pt x="1665" y="2671"/>
                                </a:lnTo>
                                <a:moveTo>
                                  <a:pt x="2498" y="0"/>
                                </a:moveTo>
                                <a:lnTo>
                                  <a:pt x="2498" y="2671"/>
                                </a:lnTo>
                                <a:moveTo>
                                  <a:pt x="3331" y="0"/>
                                </a:moveTo>
                                <a:lnTo>
                                  <a:pt x="3331" y="2671"/>
                                </a:lnTo>
                              </a:path>
                            </a:pathLst>
                          </a:custGeom>
                          <a:noFill/>
                          <a:ln w="9525">
                            <a:solidFill>
                              <a:srgbClr val="D9D9D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9016151" name="AutoShape 27"/>
                        <wps:cNvSpPr>
                          <a:spLocks/>
                        </wps:cNvSpPr>
                        <wps:spPr bwMode="auto">
                          <a:xfrm>
                            <a:off x="4050" y="713"/>
                            <a:ext cx="4223" cy="2671"/>
                          </a:xfrm>
                          <a:custGeom>
                            <a:avLst/>
                            <a:gdLst>
                              <a:gd name="T0" fmla="+- 0 4108 4051"/>
                              <a:gd name="T1" fmla="*/ T0 w 4223"/>
                              <a:gd name="T2" fmla="+- 0 3384 713"/>
                              <a:gd name="T3" fmla="*/ 3384 h 2671"/>
                              <a:gd name="T4" fmla="+- 0 4108 4051"/>
                              <a:gd name="T5" fmla="*/ T4 w 4223"/>
                              <a:gd name="T6" fmla="+- 0 713 713"/>
                              <a:gd name="T7" fmla="*/ 713 h 2671"/>
                              <a:gd name="T8" fmla="+- 0 4051 4051"/>
                              <a:gd name="T9" fmla="*/ T8 w 4223"/>
                              <a:gd name="T10" fmla="+- 0 3384 713"/>
                              <a:gd name="T11" fmla="*/ 3384 h 2671"/>
                              <a:gd name="T12" fmla="+- 0 4108 4051"/>
                              <a:gd name="T13" fmla="*/ T12 w 4223"/>
                              <a:gd name="T14" fmla="+- 0 3384 713"/>
                              <a:gd name="T15" fmla="*/ 3384 h 2671"/>
                              <a:gd name="T16" fmla="+- 0 4051 4051"/>
                              <a:gd name="T17" fmla="*/ T16 w 4223"/>
                              <a:gd name="T18" fmla="+- 0 3002 713"/>
                              <a:gd name="T19" fmla="*/ 3002 h 2671"/>
                              <a:gd name="T20" fmla="+- 0 4108 4051"/>
                              <a:gd name="T21" fmla="*/ T20 w 4223"/>
                              <a:gd name="T22" fmla="+- 0 3002 713"/>
                              <a:gd name="T23" fmla="*/ 3002 h 2671"/>
                              <a:gd name="T24" fmla="+- 0 4051 4051"/>
                              <a:gd name="T25" fmla="*/ T24 w 4223"/>
                              <a:gd name="T26" fmla="+- 0 2620 713"/>
                              <a:gd name="T27" fmla="*/ 2620 h 2671"/>
                              <a:gd name="T28" fmla="+- 0 4108 4051"/>
                              <a:gd name="T29" fmla="*/ T28 w 4223"/>
                              <a:gd name="T30" fmla="+- 0 2620 713"/>
                              <a:gd name="T31" fmla="*/ 2620 h 2671"/>
                              <a:gd name="T32" fmla="+- 0 4051 4051"/>
                              <a:gd name="T33" fmla="*/ T32 w 4223"/>
                              <a:gd name="T34" fmla="+- 0 2239 713"/>
                              <a:gd name="T35" fmla="*/ 2239 h 2671"/>
                              <a:gd name="T36" fmla="+- 0 4108 4051"/>
                              <a:gd name="T37" fmla="*/ T36 w 4223"/>
                              <a:gd name="T38" fmla="+- 0 2239 713"/>
                              <a:gd name="T39" fmla="*/ 2239 h 2671"/>
                              <a:gd name="T40" fmla="+- 0 4051 4051"/>
                              <a:gd name="T41" fmla="*/ T40 w 4223"/>
                              <a:gd name="T42" fmla="+- 0 1857 713"/>
                              <a:gd name="T43" fmla="*/ 1857 h 2671"/>
                              <a:gd name="T44" fmla="+- 0 4108 4051"/>
                              <a:gd name="T45" fmla="*/ T44 w 4223"/>
                              <a:gd name="T46" fmla="+- 0 1857 713"/>
                              <a:gd name="T47" fmla="*/ 1857 h 2671"/>
                              <a:gd name="T48" fmla="+- 0 4051 4051"/>
                              <a:gd name="T49" fmla="*/ T48 w 4223"/>
                              <a:gd name="T50" fmla="+- 0 1475 713"/>
                              <a:gd name="T51" fmla="*/ 1475 h 2671"/>
                              <a:gd name="T52" fmla="+- 0 4108 4051"/>
                              <a:gd name="T53" fmla="*/ T52 w 4223"/>
                              <a:gd name="T54" fmla="+- 0 1475 713"/>
                              <a:gd name="T55" fmla="*/ 1475 h 2671"/>
                              <a:gd name="T56" fmla="+- 0 4051 4051"/>
                              <a:gd name="T57" fmla="*/ T56 w 4223"/>
                              <a:gd name="T58" fmla="+- 0 1094 713"/>
                              <a:gd name="T59" fmla="*/ 1094 h 2671"/>
                              <a:gd name="T60" fmla="+- 0 4108 4051"/>
                              <a:gd name="T61" fmla="*/ T60 w 4223"/>
                              <a:gd name="T62" fmla="+- 0 1094 713"/>
                              <a:gd name="T63" fmla="*/ 1094 h 2671"/>
                              <a:gd name="T64" fmla="+- 0 4051 4051"/>
                              <a:gd name="T65" fmla="*/ T64 w 4223"/>
                              <a:gd name="T66" fmla="+- 0 713 713"/>
                              <a:gd name="T67" fmla="*/ 713 h 2671"/>
                              <a:gd name="T68" fmla="+- 0 4108 4051"/>
                              <a:gd name="T69" fmla="*/ T68 w 4223"/>
                              <a:gd name="T70" fmla="+- 0 713 713"/>
                              <a:gd name="T71" fmla="*/ 713 h 2671"/>
                              <a:gd name="T72" fmla="+- 0 4108 4051"/>
                              <a:gd name="T73" fmla="*/ T72 w 4223"/>
                              <a:gd name="T74" fmla="+- 0 713 713"/>
                              <a:gd name="T75" fmla="*/ 713 h 2671"/>
                              <a:gd name="T76" fmla="+- 0 8273 4051"/>
                              <a:gd name="T77" fmla="*/ T76 w 4223"/>
                              <a:gd name="T78" fmla="+- 0 713 713"/>
                              <a:gd name="T79" fmla="*/ 713 h 2671"/>
                              <a:gd name="T80" fmla="+- 0 4108 4051"/>
                              <a:gd name="T81" fmla="*/ T80 w 4223"/>
                              <a:gd name="T82" fmla="+- 0 713 713"/>
                              <a:gd name="T83" fmla="*/ 713 h 2671"/>
                              <a:gd name="T84" fmla="+- 0 4108 4051"/>
                              <a:gd name="T85" fmla="*/ T84 w 4223"/>
                              <a:gd name="T86" fmla="+- 0 770 713"/>
                              <a:gd name="T87" fmla="*/ 770 h 2671"/>
                              <a:gd name="T88" fmla="+- 0 4942 4051"/>
                              <a:gd name="T89" fmla="*/ T88 w 4223"/>
                              <a:gd name="T90" fmla="+- 0 713 713"/>
                              <a:gd name="T91" fmla="*/ 713 h 2671"/>
                              <a:gd name="T92" fmla="+- 0 4942 4051"/>
                              <a:gd name="T93" fmla="*/ T92 w 4223"/>
                              <a:gd name="T94" fmla="+- 0 770 713"/>
                              <a:gd name="T95" fmla="*/ 770 h 2671"/>
                              <a:gd name="T96" fmla="+- 0 5774 4051"/>
                              <a:gd name="T97" fmla="*/ T96 w 4223"/>
                              <a:gd name="T98" fmla="+- 0 713 713"/>
                              <a:gd name="T99" fmla="*/ 713 h 2671"/>
                              <a:gd name="T100" fmla="+- 0 5774 4051"/>
                              <a:gd name="T101" fmla="*/ T100 w 4223"/>
                              <a:gd name="T102" fmla="+- 0 770 713"/>
                              <a:gd name="T103" fmla="*/ 770 h 2671"/>
                              <a:gd name="T104" fmla="+- 0 6607 4051"/>
                              <a:gd name="T105" fmla="*/ T104 w 4223"/>
                              <a:gd name="T106" fmla="+- 0 713 713"/>
                              <a:gd name="T107" fmla="*/ 713 h 2671"/>
                              <a:gd name="T108" fmla="+- 0 6607 4051"/>
                              <a:gd name="T109" fmla="*/ T108 w 4223"/>
                              <a:gd name="T110" fmla="+- 0 770 713"/>
                              <a:gd name="T111" fmla="*/ 770 h 2671"/>
                              <a:gd name="T112" fmla="+- 0 7440 4051"/>
                              <a:gd name="T113" fmla="*/ T112 w 4223"/>
                              <a:gd name="T114" fmla="+- 0 713 713"/>
                              <a:gd name="T115" fmla="*/ 713 h 2671"/>
                              <a:gd name="T116" fmla="+- 0 7440 4051"/>
                              <a:gd name="T117" fmla="*/ T116 w 4223"/>
                              <a:gd name="T118" fmla="+- 0 770 713"/>
                              <a:gd name="T119" fmla="*/ 770 h 2671"/>
                              <a:gd name="T120" fmla="+- 0 8273 4051"/>
                              <a:gd name="T121" fmla="*/ T120 w 4223"/>
                              <a:gd name="T122" fmla="+- 0 713 713"/>
                              <a:gd name="T123" fmla="*/ 713 h 2671"/>
                              <a:gd name="T124" fmla="+- 0 8273 4051"/>
                              <a:gd name="T125" fmla="*/ T124 w 4223"/>
                              <a:gd name="T126" fmla="+- 0 770 713"/>
                              <a:gd name="T127" fmla="*/ 770 h 26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23" h="2671">
                                <a:moveTo>
                                  <a:pt x="57" y="2671"/>
                                </a:moveTo>
                                <a:lnTo>
                                  <a:pt x="57" y="0"/>
                                </a:lnTo>
                                <a:moveTo>
                                  <a:pt x="0" y="2671"/>
                                </a:moveTo>
                                <a:lnTo>
                                  <a:pt x="57" y="2671"/>
                                </a:lnTo>
                                <a:moveTo>
                                  <a:pt x="0" y="2289"/>
                                </a:moveTo>
                                <a:lnTo>
                                  <a:pt x="57" y="2289"/>
                                </a:lnTo>
                                <a:moveTo>
                                  <a:pt x="0" y="1907"/>
                                </a:moveTo>
                                <a:lnTo>
                                  <a:pt x="57" y="1907"/>
                                </a:lnTo>
                                <a:moveTo>
                                  <a:pt x="0" y="1526"/>
                                </a:moveTo>
                                <a:lnTo>
                                  <a:pt x="57" y="1526"/>
                                </a:lnTo>
                                <a:moveTo>
                                  <a:pt x="0" y="1144"/>
                                </a:moveTo>
                                <a:lnTo>
                                  <a:pt x="57" y="1144"/>
                                </a:lnTo>
                                <a:moveTo>
                                  <a:pt x="0" y="762"/>
                                </a:moveTo>
                                <a:lnTo>
                                  <a:pt x="57" y="762"/>
                                </a:lnTo>
                                <a:moveTo>
                                  <a:pt x="0" y="381"/>
                                </a:moveTo>
                                <a:lnTo>
                                  <a:pt x="57" y="381"/>
                                </a:lnTo>
                                <a:moveTo>
                                  <a:pt x="0" y="0"/>
                                </a:moveTo>
                                <a:lnTo>
                                  <a:pt x="57" y="0"/>
                                </a:lnTo>
                                <a:moveTo>
                                  <a:pt x="57" y="0"/>
                                </a:moveTo>
                                <a:lnTo>
                                  <a:pt x="4222" y="0"/>
                                </a:lnTo>
                                <a:moveTo>
                                  <a:pt x="57" y="0"/>
                                </a:moveTo>
                                <a:lnTo>
                                  <a:pt x="57" y="57"/>
                                </a:lnTo>
                                <a:moveTo>
                                  <a:pt x="891" y="0"/>
                                </a:moveTo>
                                <a:lnTo>
                                  <a:pt x="891" y="57"/>
                                </a:lnTo>
                                <a:moveTo>
                                  <a:pt x="1723" y="0"/>
                                </a:moveTo>
                                <a:lnTo>
                                  <a:pt x="1723" y="57"/>
                                </a:lnTo>
                                <a:moveTo>
                                  <a:pt x="2556" y="0"/>
                                </a:moveTo>
                                <a:lnTo>
                                  <a:pt x="2556" y="57"/>
                                </a:lnTo>
                                <a:moveTo>
                                  <a:pt x="3389" y="0"/>
                                </a:moveTo>
                                <a:lnTo>
                                  <a:pt x="3389" y="57"/>
                                </a:lnTo>
                                <a:moveTo>
                                  <a:pt x="4222" y="0"/>
                                </a:moveTo>
                                <a:lnTo>
                                  <a:pt x="4222" y="57"/>
                                </a:lnTo>
                              </a:path>
                            </a:pathLst>
                          </a:custGeom>
                          <a:noFill/>
                          <a:ln w="9525">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678643" name="Freeform 26"/>
                        <wps:cNvSpPr>
                          <a:spLocks/>
                        </wps:cNvSpPr>
                        <wps:spPr bwMode="auto">
                          <a:xfrm>
                            <a:off x="4055" y="661"/>
                            <a:ext cx="101" cy="101"/>
                          </a:xfrm>
                          <a:custGeom>
                            <a:avLst/>
                            <a:gdLst>
                              <a:gd name="T0" fmla="+- 0 4106 4056"/>
                              <a:gd name="T1" fmla="*/ T0 w 101"/>
                              <a:gd name="T2" fmla="+- 0 661 661"/>
                              <a:gd name="T3" fmla="*/ 661 h 101"/>
                              <a:gd name="T4" fmla="+- 0 4086 4056"/>
                              <a:gd name="T5" fmla="*/ T4 w 101"/>
                              <a:gd name="T6" fmla="+- 0 665 661"/>
                              <a:gd name="T7" fmla="*/ 665 h 101"/>
                              <a:gd name="T8" fmla="+- 0 4070 4056"/>
                              <a:gd name="T9" fmla="*/ T8 w 101"/>
                              <a:gd name="T10" fmla="+- 0 676 661"/>
                              <a:gd name="T11" fmla="*/ 676 h 101"/>
                              <a:gd name="T12" fmla="+- 0 4060 4056"/>
                              <a:gd name="T13" fmla="*/ T12 w 101"/>
                              <a:gd name="T14" fmla="+- 0 692 661"/>
                              <a:gd name="T15" fmla="*/ 692 h 101"/>
                              <a:gd name="T16" fmla="+- 0 4056 4056"/>
                              <a:gd name="T17" fmla="*/ T16 w 101"/>
                              <a:gd name="T18" fmla="+- 0 712 661"/>
                              <a:gd name="T19" fmla="*/ 712 h 101"/>
                              <a:gd name="T20" fmla="+- 0 4060 4056"/>
                              <a:gd name="T21" fmla="*/ T20 w 101"/>
                              <a:gd name="T22" fmla="+- 0 731 661"/>
                              <a:gd name="T23" fmla="*/ 731 h 101"/>
                              <a:gd name="T24" fmla="+- 0 4070 4056"/>
                              <a:gd name="T25" fmla="*/ T24 w 101"/>
                              <a:gd name="T26" fmla="+- 0 747 661"/>
                              <a:gd name="T27" fmla="*/ 747 h 101"/>
                              <a:gd name="T28" fmla="+- 0 4086 4056"/>
                              <a:gd name="T29" fmla="*/ T28 w 101"/>
                              <a:gd name="T30" fmla="+- 0 758 661"/>
                              <a:gd name="T31" fmla="*/ 758 h 101"/>
                              <a:gd name="T32" fmla="+- 0 4106 4056"/>
                              <a:gd name="T33" fmla="*/ T32 w 101"/>
                              <a:gd name="T34" fmla="+- 0 762 661"/>
                              <a:gd name="T35" fmla="*/ 762 h 101"/>
                              <a:gd name="T36" fmla="+- 0 4126 4056"/>
                              <a:gd name="T37" fmla="*/ T36 w 101"/>
                              <a:gd name="T38" fmla="+- 0 758 661"/>
                              <a:gd name="T39" fmla="*/ 758 h 101"/>
                              <a:gd name="T40" fmla="+- 0 4142 4056"/>
                              <a:gd name="T41" fmla="*/ T40 w 101"/>
                              <a:gd name="T42" fmla="+- 0 747 661"/>
                              <a:gd name="T43" fmla="*/ 747 h 101"/>
                              <a:gd name="T44" fmla="+- 0 4152 4056"/>
                              <a:gd name="T45" fmla="*/ T44 w 101"/>
                              <a:gd name="T46" fmla="+- 0 731 661"/>
                              <a:gd name="T47" fmla="*/ 731 h 101"/>
                              <a:gd name="T48" fmla="+- 0 4156 4056"/>
                              <a:gd name="T49" fmla="*/ T48 w 101"/>
                              <a:gd name="T50" fmla="+- 0 712 661"/>
                              <a:gd name="T51" fmla="*/ 712 h 101"/>
                              <a:gd name="T52" fmla="+- 0 4152 4056"/>
                              <a:gd name="T53" fmla="*/ T52 w 101"/>
                              <a:gd name="T54" fmla="+- 0 692 661"/>
                              <a:gd name="T55" fmla="*/ 692 h 101"/>
                              <a:gd name="T56" fmla="+- 0 4142 4056"/>
                              <a:gd name="T57" fmla="*/ T56 w 101"/>
                              <a:gd name="T58" fmla="+- 0 676 661"/>
                              <a:gd name="T59" fmla="*/ 676 h 101"/>
                              <a:gd name="T60" fmla="+- 0 4126 4056"/>
                              <a:gd name="T61" fmla="*/ T60 w 101"/>
                              <a:gd name="T62" fmla="+- 0 665 661"/>
                              <a:gd name="T63" fmla="*/ 665 h 101"/>
                              <a:gd name="T64" fmla="+- 0 4106 4056"/>
                              <a:gd name="T65" fmla="*/ T64 w 101"/>
                              <a:gd name="T66" fmla="+- 0 661 661"/>
                              <a:gd name="T67" fmla="*/ 661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1" h="101">
                                <a:moveTo>
                                  <a:pt x="50" y="0"/>
                                </a:moveTo>
                                <a:lnTo>
                                  <a:pt x="30" y="4"/>
                                </a:lnTo>
                                <a:lnTo>
                                  <a:pt x="14" y="15"/>
                                </a:lnTo>
                                <a:lnTo>
                                  <a:pt x="4" y="31"/>
                                </a:lnTo>
                                <a:lnTo>
                                  <a:pt x="0" y="51"/>
                                </a:lnTo>
                                <a:lnTo>
                                  <a:pt x="4" y="70"/>
                                </a:lnTo>
                                <a:lnTo>
                                  <a:pt x="14" y="86"/>
                                </a:lnTo>
                                <a:lnTo>
                                  <a:pt x="30" y="97"/>
                                </a:lnTo>
                                <a:lnTo>
                                  <a:pt x="50" y="101"/>
                                </a:lnTo>
                                <a:lnTo>
                                  <a:pt x="70" y="97"/>
                                </a:lnTo>
                                <a:lnTo>
                                  <a:pt x="86" y="86"/>
                                </a:lnTo>
                                <a:lnTo>
                                  <a:pt x="96" y="70"/>
                                </a:lnTo>
                                <a:lnTo>
                                  <a:pt x="100" y="51"/>
                                </a:lnTo>
                                <a:lnTo>
                                  <a:pt x="96" y="31"/>
                                </a:lnTo>
                                <a:lnTo>
                                  <a:pt x="86" y="15"/>
                                </a:lnTo>
                                <a:lnTo>
                                  <a:pt x="70" y="4"/>
                                </a:lnTo>
                                <a:lnTo>
                                  <a:pt x="50"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8572720" name="Freeform 25"/>
                        <wps:cNvSpPr>
                          <a:spLocks/>
                        </wps:cNvSpPr>
                        <wps:spPr bwMode="auto">
                          <a:xfrm>
                            <a:off x="4055" y="661"/>
                            <a:ext cx="101" cy="101"/>
                          </a:xfrm>
                          <a:custGeom>
                            <a:avLst/>
                            <a:gdLst>
                              <a:gd name="T0" fmla="+- 0 4156 4056"/>
                              <a:gd name="T1" fmla="*/ T0 w 101"/>
                              <a:gd name="T2" fmla="+- 0 712 661"/>
                              <a:gd name="T3" fmla="*/ 712 h 101"/>
                              <a:gd name="T4" fmla="+- 0 4152 4056"/>
                              <a:gd name="T5" fmla="*/ T4 w 101"/>
                              <a:gd name="T6" fmla="+- 0 731 661"/>
                              <a:gd name="T7" fmla="*/ 731 h 101"/>
                              <a:gd name="T8" fmla="+- 0 4142 4056"/>
                              <a:gd name="T9" fmla="*/ T8 w 101"/>
                              <a:gd name="T10" fmla="+- 0 747 661"/>
                              <a:gd name="T11" fmla="*/ 747 h 101"/>
                              <a:gd name="T12" fmla="+- 0 4126 4056"/>
                              <a:gd name="T13" fmla="*/ T12 w 101"/>
                              <a:gd name="T14" fmla="+- 0 758 661"/>
                              <a:gd name="T15" fmla="*/ 758 h 101"/>
                              <a:gd name="T16" fmla="+- 0 4106 4056"/>
                              <a:gd name="T17" fmla="*/ T16 w 101"/>
                              <a:gd name="T18" fmla="+- 0 762 661"/>
                              <a:gd name="T19" fmla="*/ 762 h 101"/>
                              <a:gd name="T20" fmla="+- 0 4086 4056"/>
                              <a:gd name="T21" fmla="*/ T20 w 101"/>
                              <a:gd name="T22" fmla="+- 0 758 661"/>
                              <a:gd name="T23" fmla="*/ 758 h 101"/>
                              <a:gd name="T24" fmla="+- 0 4070 4056"/>
                              <a:gd name="T25" fmla="*/ T24 w 101"/>
                              <a:gd name="T26" fmla="+- 0 747 661"/>
                              <a:gd name="T27" fmla="*/ 747 h 101"/>
                              <a:gd name="T28" fmla="+- 0 4060 4056"/>
                              <a:gd name="T29" fmla="*/ T28 w 101"/>
                              <a:gd name="T30" fmla="+- 0 731 661"/>
                              <a:gd name="T31" fmla="*/ 731 h 101"/>
                              <a:gd name="T32" fmla="+- 0 4056 4056"/>
                              <a:gd name="T33" fmla="*/ T32 w 101"/>
                              <a:gd name="T34" fmla="+- 0 712 661"/>
                              <a:gd name="T35" fmla="*/ 712 h 101"/>
                              <a:gd name="T36" fmla="+- 0 4060 4056"/>
                              <a:gd name="T37" fmla="*/ T36 w 101"/>
                              <a:gd name="T38" fmla="+- 0 692 661"/>
                              <a:gd name="T39" fmla="*/ 692 h 101"/>
                              <a:gd name="T40" fmla="+- 0 4070 4056"/>
                              <a:gd name="T41" fmla="*/ T40 w 101"/>
                              <a:gd name="T42" fmla="+- 0 676 661"/>
                              <a:gd name="T43" fmla="*/ 676 h 101"/>
                              <a:gd name="T44" fmla="+- 0 4086 4056"/>
                              <a:gd name="T45" fmla="*/ T44 w 101"/>
                              <a:gd name="T46" fmla="+- 0 665 661"/>
                              <a:gd name="T47" fmla="*/ 665 h 101"/>
                              <a:gd name="T48" fmla="+- 0 4106 4056"/>
                              <a:gd name="T49" fmla="*/ T48 w 101"/>
                              <a:gd name="T50" fmla="+- 0 661 661"/>
                              <a:gd name="T51" fmla="*/ 661 h 101"/>
                              <a:gd name="T52" fmla="+- 0 4126 4056"/>
                              <a:gd name="T53" fmla="*/ T52 w 101"/>
                              <a:gd name="T54" fmla="+- 0 665 661"/>
                              <a:gd name="T55" fmla="*/ 665 h 101"/>
                              <a:gd name="T56" fmla="+- 0 4142 4056"/>
                              <a:gd name="T57" fmla="*/ T56 w 101"/>
                              <a:gd name="T58" fmla="+- 0 676 661"/>
                              <a:gd name="T59" fmla="*/ 676 h 101"/>
                              <a:gd name="T60" fmla="+- 0 4152 4056"/>
                              <a:gd name="T61" fmla="*/ T60 w 101"/>
                              <a:gd name="T62" fmla="+- 0 692 661"/>
                              <a:gd name="T63" fmla="*/ 692 h 101"/>
                              <a:gd name="T64" fmla="+- 0 4156 4056"/>
                              <a:gd name="T65" fmla="*/ T64 w 101"/>
                              <a:gd name="T66" fmla="+- 0 712 661"/>
                              <a:gd name="T67" fmla="*/ 71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1" h="101">
                                <a:moveTo>
                                  <a:pt x="100" y="51"/>
                                </a:moveTo>
                                <a:lnTo>
                                  <a:pt x="96" y="70"/>
                                </a:lnTo>
                                <a:lnTo>
                                  <a:pt x="86" y="86"/>
                                </a:lnTo>
                                <a:lnTo>
                                  <a:pt x="70" y="97"/>
                                </a:lnTo>
                                <a:lnTo>
                                  <a:pt x="50" y="101"/>
                                </a:lnTo>
                                <a:lnTo>
                                  <a:pt x="30" y="97"/>
                                </a:lnTo>
                                <a:lnTo>
                                  <a:pt x="14" y="86"/>
                                </a:lnTo>
                                <a:lnTo>
                                  <a:pt x="4" y="70"/>
                                </a:lnTo>
                                <a:lnTo>
                                  <a:pt x="0" y="51"/>
                                </a:lnTo>
                                <a:lnTo>
                                  <a:pt x="4" y="31"/>
                                </a:lnTo>
                                <a:lnTo>
                                  <a:pt x="14" y="15"/>
                                </a:lnTo>
                                <a:lnTo>
                                  <a:pt x="30" y="4"/>
                                </a:lnTo>
                                <a:lnTo>
                                  <a:pt x="50" y="0"/>
                                </a:lnTo>
                                <a:lnTo>
                                  <a:pt x="70" y="4"/>
                                </a:lnTo>
                                <a:lnTo>
                                  <a:pt x="86" y="15"/>
                                </a:lnTo>
                                <a:lnTo>
                                  <a:pt x="96" y="31"/>
                                </a:lnTo>
                                <a:lnTo>
                                  <a:pt x="100" y="51"/>
                                </a:lnTo>
                                <a:close/>
                              </a:path>
                            </a:pathLst>
                          </a:custGeom>
                          <a:noFill/>
                          <a:ln w="9525">
                            <a:solidFill>
                              <a:srgbClr val="4F81BC"/>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269292" name="Freeform 24"/>
                        <wps:cNvSpPr>
                          <a:spLocks/>
                        </wps:cNvSpPr>
                        <wps:spPr bwMode="auto">
                          <a:xfrm>
                            <a:off x="4055" y="661"/>
                            <a:ext cx="101" cy="101"/>
                          </a:xfrm>
                          <a:custGeom>
                            <a:avLst/>
                            <a:gdLst>
                              <a:gd name="T0" fmla="+- 0 4106 4056"/>
                              <a:gd name="T1" fmla="*/ T0 w 101"/>
                              <a:gd name="T2" fmla="+- 0 661 661"/>
                              <a:gd name="T3" fmla="*/ 661 h 101"/>
                              <a:gd name="T4" fmla="+- 0 4086 4056"/>
                              <a:gd name="T5" fmla="*/ T4 w 101"/>
                              <a:gd name="T6" fmla="+- 0 665 661"/>
                              <a:gd name="T7" fmla="*/ 665 h 101"/>
                              <a:gd name="T8" fmla="+- 0 4070 4056"/>
                              <a:gd name="T9" fmla="*/ T8 w 101"/>
                              <a:gd name="T10" fmla="+- 0 676 661"/>
                              <a:gd name="T11" fmla="*/ 676 h 101"/>
                              <a:gd name="T12" fmla="+- 0 4060 4056"/>
                              <a:gd name="T13" fmla="*/ T12 w 101"/>
                              <a:gd name="T14" fmla="+- 0 692 661"/>
                              <a:gd name="T15" fmla="*/ 692 h 101"/>
                              <a:gd name="T16" fmla="+- 0 4056 4056"/>
                              <a:gd name="T17" fmla="*/ T16 w 101"/>
                              <a:gd name="T18" fmla="+- 0 712 661"/>
                              <a:gd name="T19" fmla="*/ 712 h 101"/>
                              <a:gd name="T20" fmla="+- 0 4060 4056"/>
                              <a:gd name="T21" fmla="*/ T20 w 101"/>
                              <a:gd name="T22" fmla="+- 0 731 661"/>
                              <a:gd name="T23" fmla="*/ 731 h 101"/>
                              <a:gd name="T24" fmla="+- 0 4070 4056"/>
                              <a:gd name="T25" fmla="*/ T24 w 101"/>
                              <a:gd name="T26" fmla="+- 0 747 661"/>
                              <a:gd name="T27" fmla="*/ 747 h 101"/>
                              <a:gd name="T28" fmla="+- 0 4086 4056"/>
                              <a:gd name="T29" fmla="*/ T28 w 101"/>
                              <a:gd name="T30" fmla="+- 0 758 661"/>
                              <a:gd name="T31" fmla="*/ 758 h 101"/>
                              <a:gd name="T32" fmla="+- 0 4106 4056"/>
                              <a:gd name="T33" fmla="*/ T32 w 101"/>
                              <a:gd name="T34" fmla="+- 0 762 661"/>
                              <a:gd name="T35" fmla="*/ 762 h 101"/>
                              <a:gd name="T36" fmla="+- 0 4126 4056"/>
                              <a:gd name="T37" fmla="*/ T36 w 101"/>
                              <a:gd name="T38" fmla="+- 0 758 661"/>
                              <a:gd name="T39" fmla="*/ 758 h 101"/>
                              <a:gd name="T40" fmla="+- 0 4142 4056"/>
                              <a:gd name="T41" fmla="*/ T40 w 101"/>
                              <a:gd name="T42" fmla="+- 0 747 661"/>
                              <a:gd name="T43" fmla="*/ 747 h 101"/>
                              <a:gd name="T44" fmla="+- 0 4152 4056"/>
                              <a:gd name="T45" fmla="*/ T44 w 101"/>
                              <a:gd name="T46" fmla="+- 0 731 661"/>
                              <a:gd name="T47" fmla="*/ 731 h 101"/>
                              <a:gd name="T48" fmla="+- 0 4156 4056"/>
                              <a:gd name="T49" fmla="*/ T48 w 101"/>
                              <a:gd name="T50" fmla="+- 0 712 661"/>
                              <a:gd name="T51" fmla="*/ 712 h 101"/>
                              <a:gd name="T52" fmla="+- 0 4152 4056"/>
                              <a:gd name="T53" fmla="*/ T52 w 101"/>
                              <a:gd name="T54" fmla="+- 0 692 661"/>
                              <a:gd name="T55" fmla="*/ 692 h 101"/>
                              <a:gd name="T56" fmla="+- 0 4142 4056"/>
                              <a:gd name="T57" fmla="*/ T56 w 101"/>
                              <a:gd name="T58" fmla="+- 0 676 661"/>
                              <a:gd name="T59" fmla="*/ 676 h 101"/>
                              <a:gd name="T60" fmla="+- 0 4126 4056"/>
                              <a:gd name="T61" fmla="*/ T60 w 101"/>
                              <a:gd name="T62" fmla="+- 0 665 661"/>
                              <a:gd name="T63" fmla="*/ 665 h 101"/>
                              <a:gd name="T64" fmla="+- 0 4106 4056"/>
                              <a:gd name="T65" fmla="*/ T64 w 101"/>
                              <a:gd name="T66" fmla="+- 0 661 661"/>
                              <a:gd name="T67" fmla="*/ 661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1" h="101">
                                <a:moveTo>
                                  <a:pt x="50" y="0"/>
                                </a:moveTo>
                                <a:lnTo>
                                  <a:pt x="30" y="4"/>
                                </a:lnTo>
                                <a:lnTo>
                                  <a:pt x="14" y="15"/>
                                </a:lnTo>
                                <a:lnTo>
                                  <a:pt x="4" y="31"/>
                                </a:lnTo>
                                <a:lnTo>
                                  <a:pt x="0" y="51"/>
                                </a:lnTo>
                                <a:lnTo>
                                  <a:pt x="4" y="70"/>
                                </a:lnTo>
                                <a:lnTo>
                                  <a:pt x="14" y="86"/>
                                </a:lnTo>
                                <a:lnTo>
                                  <a:pt x="30" y="97"/>
                                </a:lnTo>
                                <a:lnTo>
                                  <a:pt x="50" y="101"/>
                                </a:lnTo>
                                <a:lnTo>
                                  <a:pt x="70" y="97"/>
                                </a:lnTo>
                                <a:lnTo>
                                  <a:pt x="86" y="86"/>
                                </a:lnTo>
                                <a:lnTo>
                                  <a:pt x="96" y="70"/>
                                </a:lnTo>
                                <a:lnTo>
                                  <a:pt x="100" y="51"/>
                                </a:lnTo>
                                <a:lnTo>
                                  <a:pt x="96" y="31"/>
                                </a:lnTo>
                                <a:lnTo>
                                  <a:pt x="86" y="15"/>
                                </a:lnTo>
                                <a:lnTo>
                                  <a:pt x="70" y="4"/>
                                </a:lnTo>
                                <a:lnTo>
                                  <a:pt x="50"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1074503" name="Freeform 23"/>
                        <wps:cNvSpPr>
                          <a:spLocks/>
                        </wps:cNvSpPr>
                        <wps:spPr bwMode="auto">
                          <a:xfrm>
                            <a:off x="4055" y="661"/>
                            <a:ext cx="101" cy="101"/>
                          </a:xfrm>
                          <a:custGeom>
                            <a:avLst/>
                            <a:gdLst>
                              <a:gd name="T0" fmla="+- 0 4156 4056"/>
                              <a:gd name="T1" fmla="*/ T0 w 101"/>
                              <a:gd name="T2" fmla="+- 0 712 661"/>
                              <a:gd name="T3" fmla="*/ 712 h 101"/>
                              <a:gd name="T4" fmla="+- 0 4152 4056"/>
                              <a:gd name="T5" fmla="*/ T4 w 101"/>
                              <a:gd name="T6" fmla="+- 0 731 661"/>
                              <a:gd name="T7" fmla="*/ 731 h 101"/>
                              <a:gd name="T8" fmla="+- 0 4142 4056"/>
                              <a:gd name="T9" fmla="*/ T8 w 101"/>
                              <a:gd name="T10" fmla="+- 0 747 661"/>
                              <a:gd name="T11" fmla="*/ 747 h 101"/>
                              <a:gd name="T12" fmla="+- 0 4126 4056"/>
                              <a:gd name="T13" fmla="*/ T12 w 101"/>
                              <a:gd name="T14" fmla="+- 0 758 661"/>
                              <a:gd name="T15" fmla="*/ 758 h 101"/>
                              <a:gd name="T16" fmla="+- 0 4106 4056"/>
                              <a:gd name="T17" fmla="*/ T16 w 101"/>
                              <a:gd name="T18" fmla="+- 0 762 661"/>
                              <a:gd name="T19" fmla="*/ 762 h 101"/>
                              <a:gd name="T20" fmla="+- 0 4086 4056"/>
                              <a:gd name="T21" fmla="*/ T20 w 101"/>
                              <a:gd name="T22" fmla="+- 0 758 661"/>
                              <a:gd name="T23" fmla="*/ 758 h 101"/>
                              <a:gd name="T24" fmla="+- 0 4070 4056"/>
                              <a:gd name="T25" fmla="*/ T24 w 101"/>
                              <a:gd name="T26" fmla="+- 0 747 661"/>
                              <a:gd name="T27" fmla="*/ 747 h 101"/>
                              <a:gd name="T28" fmla="+- 0 4060 4056"/>
                              <a:gd name="T29" fmla="*/ T28 w 101"/>
                              <a:gd name="T30" fmla="+- 0 731 661"/>
                              <a:gd name="T31" fmla="*/ 731 h 101"/>
                              <a:gd name="T32" fmla="+- 0 4056 4056"/>
                              <a:gd name="T33" fmla="*/ T32 w 101"/>
                              <a:gd name="T34" fmla="+- 0 712 661"/>
                              <a:gd name="T35" fmla="*/ 712 h 101"/>
                              <a:gd name="T36" fmla="+- 0 4060 4056"/>
                              <a:gd name="T37" fmla="*/ T36 w 101"/>
                              <a:gd name="T38" fmla="+- 0 692 661"/>
                              <a:gd name="T39" fmla="*/ 692 h 101"/>
                              <a:gd name="T40" fmla="+- 0 4070 4056"/>
                              <a:gd name="T41" fmla="*/ T40 w 101"/>
                              <a:gd name="T42" fmla="+- 0 676 661"/>
                              <a:gd name="T43" fmla="*/ 676 h 101"/>
                              <a:gd name="T44" fmla="+- 0 4086 4056"/>
                              <a:gd name="T45" fmla="*/ T44 w 101"/>
                              <a:gd name="T46" fmla="+- 0 665 661"/>
                              <a:gd name="T47" fmla="*/ 665 h 101"/>
                              <a:gd name="T48" fmla="+- 0 4106 4056"/>
                              <a:gd name="T49" fmla="*/ T48 w 101"/>
                              <a:gd name="T50" fmla="+- 0 661 661"/>
                              <a:gd name="T51" fmla="*/ 661 h 101"/>
                              <a:gd name="T52" fmla="+- 0 4126 4056"/>
                              <a:gd name="T53" fmla="*/ T52 w 101"/>
                              <a:gd name="T54" fmla="+- 0 665 661"/>
                              <a:gd name="T55" fmla="*/ 665 h 101"/>
                              <a:gd name="T56" fmla="+- 0 4142 4056"/>
                              <a:gd name="T57" fmla="*/ T56 w 101"/>
                              <a:gd name="T58" fmla="+- 0 676 661"/>
                              <a:gd name="T59" fmla="*/ 676 h 101"/>
                              <a:gd name="T60" fmla="+- 0 4152 4056"/>
                              <a:gd name="T61" fmla="*/ T60 w 101"/>
                              <a:gd name="T62" fmla="+- 0 692 661"/>
                              <a:gd name="T63" fmla="*/ 692 h 101"/>
                              <a:gd name="T64" fmla="+- 0 4156 4056"/>
                              <a:gd name="T65" fmla="*/ T64 w 101"/>
                              <a:gd name="T66" fmla="+- 0 712 661"/>
                              <a:gd name="T67" fmla="*/ 71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1" h="101">
                                <a:moveTo>
                                  <a:pt x="100" y="51"/>
                                </a:moveTo>
                                <a:lnTo>
                                  <a:pt x="96" y="70"/>
                                </a:lnTo>
                                <a:lnTo>
                                  <a:pt x="86" y="86"/>
                                </a:lnTo>
                                <a:lnTo>
                                  <a:pt x="70" y="97"/>
                                </a:lnTo>
                                <a:lnTo>
                                  <a:pt x="50" y="101"/>
                                </a:lnTo>
                                <a:lnTo>
                                  <a:pt x="30" y="97"/>
                                </a:lnTo>
                                <a:lnTo>
                                  <a:pt x="14" y="86"/>
                                </a:lnTo>
                                <a:lnTo>
                                  <a:pt x="4" y="70"/>
                                </a:lnTo>
                                <a:lnTo>
                                  <a:pt x="0" y="51"/>
                                </a:lnTo>
                                <a:lnTo>
                                  <a:pt x="4" y="31"/>
                                </a:lnTo>
                                <a:lnTo>
                                  <a:pt x="14" y="15"/>
                                </a:lnTo>
                                <a:lnTo>
                                  <a:pt x="30" y="4"/>
                                </a:lnTo>
                                <a:lnTo>
                                  <a:pt x="50" y="0"/>
                                </a:lnTo>
                                <a:lnTo>
                                  <a:pt x="70" y="4"/>
                                </a:lnTo>
                                <a:lnTo>
                                  <a:pt x="86" y="15"/>
                                </a:lnTo>
                                <a:lnTo>
                                  <a:pt x="96" y="31"/>
                                </a:lnTo>
                                <a:lnTo>
                                  <a:pt x="100" y="51"/>
                                </a:lnTo>
                                <a:close/>
                              </a:path>
                            </a:pathLst>
                          </a:custGeom>
                          <a:noFill/>
                          <a:ln w="9525">
                            <a:solidFill>
                              <a:srgbClr val="C0504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295843" name="Freeform 22"/>
                        <wps:cNvSpPr>
                          <a:spLocks/>
                        </wps:cNvSpPr>
                        <wps:spPr bwMode="auto">
                          <a:xfrm>
                            <a:off x="4055" y="661"/>
                            <a:ext cx="101" cy="101"/>
                          </a:xfrm>
                          <a:custGeom>
                            <a:avLst/>
                            <a:gdLst>
                              <a:gd name="T0" fmla="+- 0 4106 4056"/>
                              <a:gd name="T1" fmla="*/ T0 w 101"/>
                              <a:gd name="T2" fmla="+- 0 661 661"/>
                              <a:gd name="T3" fmla="*/ 661 h 101"/>
                              <a:gd name="T4" fmla="+- 0 4086 4056"/>
                              <a:gd name="T5" fmla="*/ T4 w 101"/>
                              <a:gd name="T6" fmla="+- 0 665 661"/>
                              <a:gd name="T7" fmla="*/ 665 h 101"/>
                              <a:gd name="T8" fmla="+- 0 4070 4056"/>
                              <a:gd name="T9" fmla="*/ T8 w 101"/>
                              <a:gd name="T10" fmla="+- 0 676 661"/>
                              <a:gd name="T11" fmla="*/ 676 h 101"/>
                              <a:gd name="T12" fmla="+- 0 4060 4056"/>
                              <a:gd name="T13" fmla="*/ T12 w 101"/>
                              <a:gd name="T14" fmla="+- 0 692 661"/>
                              <a:gd name="T15" fmla="*/ 692 h 101"/>
                              <a:gd name="T16" fmla="+- 0 4056 4056"/>
                              <a:gd name="T17" fmla="*/ T16 w 101"/>
                              <a:gd name="T18" fmla="+- 0 712 661"/>
                              <a:gd name="T19" fmla="*/ 712 h 101"/>
                              <a:gd name="T20" fmla="+- 0 4060 4056"/>
                              <a:gd name="T21" fmla="*/ T20 w 101"/>
                              <a:gd name="T22" fmla="+- 0 731 661"/>
                              <a:gd name="T23" fmla="*/ 731 h 101"/>
                              <a:gd name="T24" fmla="+- 0 4070 4056"/>
                              <a:gd name="T25" fmla="*/ T24 w 101"/>
                              <a:gd name="T26" fmla="+- 0 747 661"/>
                              <a:gd name="T27" fmla="*/ 747 h 101"/>
                              <a:gd name="T28" fmla="+- 0 4086 4056"/>
                              <a:gd name="T29" fmla="*/ T28 w 101"/>
                              <a:gd name="T30" fmla="+- 0 758 661"/>
                              <a:gd name="T31" fmla="*/ 758 h 101"/>
                              <a:gd name="T32" fmla="+- 0 4106 4056"/>
                              <a:gd name="T33" fmla="*/ T32 w 101"/>
                              <a:gd name="T34" fmla="+- 0 762 661"/>
                              <a:gd name="T35" fmla="*/ 762 h 101"/>
                              <a:gd name="T36" fmla="+- 0 4126 4056"/>
                              <a:gd name="T37" fmla="*/ T36 w 101"/>
                              <a:gd name="T38" fmla="+- 0 758 661"/>
                              <a:gd name="T39" fmla="*/ 758 h 101"/>
                              <a:gd name="T40" fmla="+- 0 4142 4056"/>
                              <a:gd name="T41" fmla="*/ T40 w 101"/>
                              <a:gd name="T42" fmla="+- 0 747 661"/>
                              <a:gd name="T43" fmla="*/ 747 h 101"/>
                              <a:gd name="T44" fmla="+- 0 4152 4056"/>
                              <a:gd name="T45" fmla="*/ T44 w 101"/>
                              <a:gd name="T46" fmla="+- 0 731 661"/>
                              <a:gd name="T47" fmla="*/ 731 h 101"/>
                              <a:gd name="T48" fmla="+- 0 4156 4056"/>
                              <a:gd name="T49" fmla="*/ T48 w 101"/>
                              <a:gd name="T50" fmla="+- 0 712 661"/>
                              <a:gd name="T51" fmla="*/ 712 h 101"/>
                              <a:gd name="T52" fmla="+- 0 4152 4056"/>
                              <a:gd name="T53" fmla="*/ T52 w 101"/>
                              <a:gd name="T54" fmla="+- 0 692 661"/>
                              <a:gd name="T55" fmla="*/ 692 h 101"/>
                              <a:gd name="T56" fmla="+- 0 4142 4056"/>
                              <a:gd name="T57" fmla="*/ T56 w 101"/>
                              <a:gd name="T58" fmla="+- 0 676 661"/>
                              <a:gd name="T59" fmla="*/ 676 h 101"/>
                              <a:gd name="T60" fmla="+- 0 4126 4056"/>
                              <a:gd name="T61" fmla="*/ T60 w 101"/>
                              <a:gd name="T62" fmla="+- 0 665 661"/>
                              <a:gd name="T63" fmla="*/ 665 h 101"/>
                              <a:gd name="T64" fmla="+- 0 4106 4056"/>
                              <a:gd name="T65" fmla="*/ T64 w 101"/>
                              <a:gd name="T66" fmla="+- 0 661 661"/>
                              <a:gd name="T67" fmla="*/ 661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1" h="101">
                                <a:moveTo>
                                  <a:pt x="50" y="0"/>
                                </a:moveTo>
                                <a:lnTo>
                                  <a:pt x="30" y="4"/>
                                </a:lnTo>
                                <a:lnTo>
                                  <a:pt x="14" y="15"/>
                                </a:lnTo>
                                <a:lnTo>
                                  <a:pt x="4" y="31"/>
                                </a:lnTo>
                                <a:lnTo>
                                  <a:pt x="0" y="51"/>
                                </a:lnTo>
                                <a:lnTo>
                                  <a:pt x="4" y="70"/>
                                </a:lnTo>
                                <a:lnTo>
                                  <a:pt x="14" y="86"/>
                                </a:lnTo>
                                <a:lnTo>
                                  <a:pt x="30" y="97"/>
                                </a:lnTo>
                                <a:lnTo>
                                  <a:pt x="50" y="101"/>
                                </a:lnTo>
                                <a:lnTo>
                                  <a:pt x="70" y="97"/>
                                </a:lnTo>
                                <a:lnTo>
                                  <a:pt x="86" y="86"/>
                                </a:lnTo>
                                <a:lnTo>
                                  <a:pt x="96" y="70"/>
                                </a:lnTo>
                                <a:lnTo>
                                  <a:pt x="100" y="51"/>
                                </a:lnTo>
                                <a:lnTo>
                                  <a:pt x="96" y="31"/>
                                </a:lnTo>
                                <a:lnTo>
                                  <a:pt x="86" y="15"/>
                                </a:lnTo>
                                <a:lnTo>
                                  <a:pt x="70" y="4"/>
                                </a:lnTo>
                                <a:lnTo>
                                  <a:pt x="50" y="0"/>
                                </a:lnTo>
                                <a:close/>
                              </a:path>
                            </a:pathLst>
                          </a:custGeom>
                          <a:solidFill>
                            <a:srgbClr val="9BBA5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7953963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4057" y="917"/>
                            <a:ext cx="3582" cy="2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655316" name="Freeform 20"/>
                        <wps:cNvSpPr>
                          <a:spLocks/>
                        </wps:cNvSpPr>
                        <wps:spPr bwMode="auto">
                          <a:xfrm>
                            <a:off x="4055" y="661"/>
                            <a:ext cx="101" cy="101"/>
                          </a:xfrm>
                          <a:custGeom>
                            <a:avLst/>
                            <a:gdLst>
                              <a:gd name="T0" fmla="+- 0 4156 4056"/>
                              <a:gd name="T1" fmla="*/ T0 w 101"/>
                              <a:gd name="T2" fmla="+- 0 712 661"/>
                              <a:gd name="T3" fmla="*/ 712 h 101"/>
                              <a:gd name="T4" fmla="+- 0 4152 4056"/>
                              <a:gd name="T5" fmla="*/ T4 w 101"/>
                              <a:gd name="T6" fmla="+- 0 731 661"/>
                              <a:gd name="T7" fmla="*/ 731 h 101"/>
                              <a:gd name="T8" fmla="+- 0 4142 4056"/>
                              <a:gd name="T9" fmla="*/ T8 w 101"/>
                              <a:gd name="T10" fmla="+- 0 747 661"/>
                              <a:gd name="T11" fmla="*/ 747 h 101"/>
                              <a:gd name="T12" fmla="+- 0 4126 4056"/>
                              <a:gd name="T13" fmla="*/ T12 w 101"/>
                              <a:gd name="T14" fmla="+- 0 758 661"/>
                              <a:gd name="T15" fmla="*/ 758 h 101"/>
                              <a:gd name="T16" fmla="+- 0 4106 4056"/>
                              <a:gd name="T17" fmla="*/ T16 w 101"/>
                              <a:gd name="T18" fmla="+- 0 762 661"/>
                              <a:gd name="T19" fmla="*/ 762 h 101"/>
                              <a:gd name="T20" fmla="+- 0 4086 4056"/>
                              <a:gd name="T21" fmla="*/ T20 w 101"/>
                              <a:gd name="T22" fmla="+- 0 758 661"/>
                              <a:gd name="T23" fmla="*/ 758 h 101"/>
                              <a:gd name="T24" fmla="+- 0 4070 4056"/>
                              <a:gd name="T25" fmla="*/ T24 w 101"/>
                              <a:gd name="T26" fmla="+- 0 747 661"/>
                              <a:gd name="T27" fmla="*/ 747 h 101"/>
                              <a:gd name="T28" fmla="+- 0 4060 4056"/>
                              <a:gd name="T29" fmla="*/ T28 w 101"/>
                              <a:gd name="T30" fmla="+- 0 731 661"/>
                              <a:gd name="T31" fmla="*/ 731 h 101"/>
                              <a:gd name="T32" fmla="+- 0 4056 4056"/>
                              <a:gd name="T33" fmla="*/ T32 w 101"/>
                              <a:gd name="T34" fmla="+- 0 712 661"/>
                              <a:gd name="T35" fmla="*/ 712 h 101"/>
                              <a:gd name="T36" fmla="+- 0 4060 4056"/>
                              <a:gd name="T37" fmla="*/ T36 w 101"/>
                              <a:gd name="T38" fmla="+- 0 692 661"/>
                              <a:gd name="T39" fmla="*/ 692 h 101"/>
                              <a:gd name="T40" fmla="+- 0 4070 4056"/>
                              <a:gd name="T41" fmla="*/ T40 w 101"/>
                              <a:gd name="T42" fmla="+- 0 676 661"/>
                              <a:gd name="T43" fmla="*/ 676 h 101"/>
                              <a:gd name="T44" fmla="+- 0 4086 4056"/>
                              <a:gd name="T45" fmla="*/ T44 w 101"/>
                              <a:gd name="T46" fmla="+- 0 665 661"/>
                              <a:gd name="T47" fmla="*/ 665 h 101"/>
                              <a:gd name="T48" fmla="+- 0 4106 4056"/>
                              <a:gd name="T49" fmla="*/ T48 w 101"/>
                              <a:gd name="T50" fmla="+- 0 661 661"/>
                              <a:gd name="T51" fmla="*/ 661 h 101"/>
                              <a:gd name="T52" fmla="+- 0 4126 4056"/>
                              <a:gd name="T53" fmla="*/ T52 w 101"/>
                              <a:gd name="T54" fmla="+- 0 665 661"/>
                              <a:gd name="T55" fmla="*/ 665 h 101"/>
                              <a:gd name="T56" fmla="+- 0 4142 4056"/>
                              <a:gd name="T57" fmla="*/ T56 w 101"/>
                              <a:gd name="T58" fmla="+- 0 676 661"/>
                              <a:gd name="T59" fmla="*/ 676 h 101"/>
                              <a:gd name="T60" fmla="+- 0 4152 4056"/>
                              <a:gd name="T61" fmla="*/ T60 w 101"/>
                              <a:gd name="T62" fmla="+- 0 692 661"/>
                              <a:gd name="T63" fmla="*/ 692 h 101"/>
                              <a:gd name="T64" fmla="+- 0 4156 4056"/>
                              <a:gd name="T65" fmla="*/ T64 w 101"/>
                              <a:gd name="T66" fmla="+- 0 712 661"/>
                              <a:gd name="T67" fmla="*/ 71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1" h="101">
                                <a:moveTo>
                                  <a:pt x="100" y="51"/>
                                </a:moveTo>
                                <a:lnTo>
                                  <a:pt x="96" y="70"/>
                                </a:lnTo>
                                <a:lnTo>
                                  <a:pt x="86" y="86"/>
                                </a:lnTo>
                                <a:lnTo>
                                  <a:pt x="70" y="97"/>
                                </a:lnTo>
                                <a:lnTo>
                                  <a:pt x="50" y="101"/>
                                </a:lnTo>
                                <a:lnTo>
                                  <a:pt x="30" y="97"/>
                                </a:lnTo>
                                <a:lnTo>
                                  <a:pt x="14" y="86"/>
                                </a:lnTo>
                                <a:lnTo>
                                  <a:pt x="4" y="70"/>
                                </a:lnTo>
                                <a:lnTo>
                                  <a:pt x="0" y="51"/>
                                </a:lnTo>
                                <a:lnTo>
                                  <a:pt x="4" y="31"/>
                                </a:lnTo>
                                <a:lnTo>
                                  <a:pt x="14" y="15"/>
                                </a:lnTo>
                                <a:lnTo>
                                  <a:pt x="30" y="4"/>
                                </a:lnTo>
                                <a:lnTo>
                                  <a:pt x="50" y="0"/>
                                </a:lnTo>
                                <a:lnTo>
                                  <a:pt x="70" y="4"/>
                                </a:lnTo>
                                <a:lnTo>
                                  <a:pt x="86" y="15"/>
                                </a:lnTo>
                                <a:lnTo>
                                  <a:pt x="96" y="31"/>
                                </a:lnTo>
                                <a:lnTo>
                                  <a:pt x="100" y="51"/>
                                </a:lnTo>
                                <a:close/>
                              </a:path>
                            </a:pathLst>
                          </a:custGeom>
                          <a:noFill/>
                          <a:ln w="9525">
                            <a:solidFill>
                              <a:srgbClr val="9BBA58"/>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7905465" name="Freeform 19"/>
                        <wps:cNvSpPr>
                          <a:spLocks/>
                        </wps:cNvSpPr>
                        <wps:spPr bwMode="auto">
                          <a:xfrm>
                            <a:off x="4055" y="661"/>
                            <a:ext cx="101" cy="101"/>
                          </a:xfrm>
                          <a:custGeom>
                            <a:avLst/>
                            <a:gdLst>
                              <a:gd name="T0" fmla="+- 0 4106 4056"/>
                              <a:gd name="T1" fmla="*/ T0 w 101"/>
                              <a:gd name="T2" fmla="+- 0 661 661"/>
                              <a:gd name="T3" fmla="*/ 661 h 101"/>
                              <a:gd name="T4" fmla="+- 0 4086 4056"/>
                              <a:gd name="T5" fmla="*/ T4 w 101"/>
                              <a:gd name="T6" fmla="+- 0 665 661"/>
                              <a:gd name="T7" fmla="*/ 665 h 101"/>
                              <a:gd name="T8" fmla="+- 0 4070 4056"/>
                              <a:gd name="T9" fmla="*/ T8 w 101"/>
                              <a:gd name="T10" fmla="+- 0 676 661"/>
                              <a:gd name="T11" fmla="*/ 676 h 101"/>
                              <a:gd name="T12" fmla="+- 0 4060 4056"/>
                              <a:gd name="T13" fmla="*/ T12 w 101"/>
                              <a:gd name="T14" fmla="+- 0 692 661"/>
                              <a:gd name="T15" fmla="*/ 692 h 101"/>
                              <a:gd name="T16" fmla="+- 0 4056 4056"/>
                              <a:gd name="T17" fmla="*/ T16 w 101"/>
                              <a:gd name="T18" fmla="+- 0 712 661"/>
                              <a:gd name="T19" fmla="*/ 712 h 101"/>
                              <a:gd name="T20" fmla="+- 0 4060 4056"/>
                              <a:gd name="T21" fmla="*/ T20 w 101"/>
                              <a:gd name="T22" fmla="+- 0 731 661"/>
                              <a:gd name="T23" fmla="*/ 731 h 101"/>
                              <a:gd name="T24" fmla="+- 0 4070 4056"/>
                              <a:gd name="T25" fmla="*/ T24 w 101"/>
                              <a:gd name="T26" fmla="+- 0 747 661"/>
                              <a:gd name="T27" fmla="*/ 747 h 101"/>
                              <a:gd name="T28" fmla="+- 0 4086 4056"/>
                              <a:gd name="T29" fmla="*/ T28 w 101"/>
                              <a:gd name="T30" fmla="+- 0 758 661"/>
                              <a:gd name="T31" fmla="*/ 758 h 101"/>
                              <a:gd name="T32" fmla="+- 0 4106 4056"/>
                              <a:gd name="T33" fmla="*/ T32 w 101"/>
                              <a:gd name="T34" fmla="+- 0 762 661"/>
                              <a:gd name="T35" fmla="*/ 762 h 101"/>
                              <a:gd name="T36" fmla="+- 0 4126 4056"/>
                              <a:gd name="T37" fmla="*/ T36 w 101"/>
                              <a:gd name="T38" fmla="+- 0 758 661"/>
                              <a:gd name="T39" fmla="*/ 758 h 101"/>
                              <a:gd name="T40" fmla="+- 0 4142 4056"/>
                              <a:gd name="T41" fmla="*/ T40 w 101"/>
                              <a:gd name="T42" fmla="+- 0 747 661"/>
                              <a:gd name="T43" fmla="*/ 747 h 101"/>
                              <a:gd name="T44" fmla="+- 0 4152 4056"/>
                              <a:gd name="T45" fmla="*/ T44 w 101"/>
                              <a:gd name="T46" fmla="+- 0 731 661"/>
                              <a:gd name="T47" fmla="*/ 731 h 101"/>
                              <a:gd name="T48" fmla="+- 0 4156 4056"/>
                              <a:gd name="T49" fmla="*/ T48 w 101"/>
                              <a:gd name="T50" fmla="+- 0 712 661"/>
                              <a:gd name="T51" fmla="*/ 712 h 101"/>
                              <a:gd name="T52" fmla="+- 0 4152 4056"/>
                              <a:gd name="T53" fmla="*/ T52 w 101"/>
                              <a:gd name="T54" fmla="+- 0 692 661"/>
                              <a:gd name="T55" fmla="*/ 692 h 101"/>
                              <a:gd name="T56" fmla="+- 0 4142 4056"/>
                              <a:gd name="T57" fmla="*/ T56 w 101"/>
                              <a:gd name="T58" fmla="+- 0 676 661"/>
                              <a:gd name="T59" fmla="*/ 676 h 101"/>
                              <a:gd name="T60" fmla="+- 0 4126 4056"/>
                              <a:gd name="T61" fmla="*/ T60 w 101"/>
                              <a:gd name="T62" fmla="+- 0 665 661"/>
                              <a:gd name="T63" fmla="*/ 665 h 101"/>
                              <a:gd name="T64" fmla="+- 0 4106 4056"/>
                              <a:gd name="T65" fmla="*/ T64 w 101"/>
                              <a:gd name="T66" fmla="+- 0 661 661"/>
                              <a:gd name="T67" fmla="*/ 661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1" h="101">
                                <a:moveTo>
                                  <a:pt x="50" y="0"/>
                                </a:moveTo>
                                <a:lnTo>
                                  <a:pt x="30" y="4"/>
                                </a:lnTo>
                                <a:lnTo>
                                  <a:pt x="14" y="15"/>
                                </a:lnTo>
                                <a:lnTo>
                                  <a:pt x="4" y="31"/>
                                </a:lnTo>
                                <a:lnTo>
                                  <a:pt x="0" y="51"/>
                                </a:lnTo>
                                <a:lnTo>
                                  <a:pt x="4" y="70"/>
                                </a:lnTo>
                                <a:lnTo>
                                  <a:pt x="14" y="86"/>
                                </a:lnTo>
                                <a:lnTo>
                                  <a:pt x="30" y="97"/>
                                </a:lnTo>
                                <a:lnTo>
                                  <a:pt x="50" y="101"/>
                                </a:lnTo>
                                <a:lnTo>
                                  <a:pt x="70" y="97"/>
                                </a:lnTo>
                                <a:lnTo>
                                  <a:pt x="86" y="86"/>
                                </a:lnTo>
                                <a:lnTo>
                                  <a:pt x="96" y="70"/>
                                </a:lnTo>
                                <a:lnTo>
                                  <a:pt x="100" y="51"/>
                                </a:lnTo>
                                <a:lnTo>
                                  <a:pt x="96" y="31"/>
                                </a:lnTo>
                                <a:lnTo>
                                  <a:pt x="86" y="15"/>
                                </a:lnTo>
                                <a:lnTo>
                                  <a:pt x="70" y="4"/>
                                </a:lnTo>
                                <a:lnTo>
                                  <a:pt x="50" y="0"/>
                                </a:lnTo>
                                <a:close/>
                              </a:path>
                            </a:pathLst>
                          </a:custGeom>
                          <a:solidFill>
                            <a:srgbClr val="8063A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9573970" name="Freeform 18"/>
                        <wps:cNvSpPr>
                          <a:spLocks/>
                        </wps:cNvSpPr>
                        <wps:spPr bwMode="auto">
                          <a:xfrm>
                            <a:off x="4055" y="661"/>
                            <a:ext cx="101" cy="101"/>
                          </a:xfrm>
                          <a:custGeom>
                            <a:avLst/>
                            <a:gdLst>
                              <a:gd name="T0" fmla="+- 0 4156 4056"/>
                              <a:gd name="T1" fmla="*/ T0 w 101"/>
                              <a:gd name="T2" fmla="+- 0 712 661"/>
                              <a:gd name="T3" fmla="*/ 712 h 101"/>
                              <a:gd name="T4" fmla="+- 0 4152 4056"/>
                              <a:gd name="T5" fmla="*/ T4 w 101"/>
                              <a:gd name="T6" fmla="+- 0 731 661"/>
                              <a:gd name="T7" fmla="*/ 731 h 101"/>
                              <a:gd name="T8" fmla="+- 0 4142 4056"/>
                              <a:gd name="T9" fmla="*/ T8 w 101"/>
                              <a:gd name="T10" fmla="+- 0 747 661"/>
                              <a:gd name="T11" fmla="*/ 747 h 101"/>
                              <a:gd name="T12" fmla="+- 0 4126 4056"/>
                              <a:gd name="T13" fmla="*/ T12 w 101"/>
                              <a:gd name="T14" fmla="+- 0 758 661"/>
                              <a:gd name="T15" fmla="*/ 758 h 101"/>
                              <a:gd name="T16" fmla="+- 0 4106 4056"/>
                              <a:gd name="T17" fmla="*/ T16 w 101"/>
                              <a:gd name="T18" fmla="+- 0 762 661"/>
                              <a:gd name="T19" fmla="*/ 762 h 101"/>
                              <a:gd name="T20" fmla="+- 0 4086 4056"/>
                              <a:gd name="T21" fmla="*/ T20 w 101"/>
                              <a:gd name="T22" fmla="+- 0 758 661"/>
                              <a:gd name="T23" fmla="*/ 758 h 101"/>
                              <a:gd name="T24" fmla="+- 0 4070 4056"/>
                              <a:gd name="T25" fmla="*/ T24 w 101"/>
                              <a:gd name="T26" fmla="+- 0 747 661"/>
                              <a:gd name="T27" fmla="*/ 747 h 101"/>
                              <a:gd name="T28" fmla="+- 0 4060 4056"/>
                              <a:gd name="T29" fmla="*/ T28 w 101"/>
                              <a:gd name="T30" fmla="+- 0 731 661"/>
                              <a:gd name="T31" fmla="*/ 731 h 101"/>
                              <a:gd name="T32" fmla="+- 0 4056 4056"/>
                              <a:gd name="T33" fmla="*/ T32 w 101"/>
                              <a:gd name="T34" fmla="+- 0 712 661"/>
                              <a:gd name="T35" fmla="*/ 712 h 101"/>
                              <a:gd name="T36" fmla="+- 0 4060 4056"/>
                              <a:gd name="T37" fmla="*/ T36 w 101"/>
                              <a:gd name="T38" fmla="+- 0 692 661"/>
                              <a:gd name="T39" fmla="*/ 692 h 101"/>
                              <a:gd name="T40" fmla="+- 0 4070 4056"/>
                              <a:gd name="T41" fmla="*/ T40 w 101"/>
                              <a:gd name="T42" fmla="+- 0 676 661"/>
                              <a:gd name="T43" fmla="*/ 676 h 101"/>
                              <a:gd name="T44" fmla="+- 0 4086 4056"/>
                              <a:gd name="T45" fmla="*/ T44 w 101"/>
                              <a:gd name="T46" fmla="+- 0 665 661"/>
                              <a:gd name="T47" fmla="*/ 665 h 101"/>
                              <a:gd name="T48" fmla="+- 0 4106 4056"/>
                              <a:gd name="T49" fmla="*/ T48 w 101"/>
                              <a:gd name="T50" fmla="+- 0 661 661"/>
                              <a:gd name="T51" fmla="*/ 661 h 101"/>
                              <a:gd name="T52" fmla="+- 0 4126 4056"/>
                              <a:gd name="T53" fmla="*/ T52 w 101"/>
                              <a:gd name="T54" fmla="+- 0 665 661"/>
                              <a:gd name="T55" fmla="*/ 665 h 101"/>
                              <a:gd name="T56" fmla="+- 0 4142 4056"/>
                              <a:gd name="T57" fmla="*/ T56 w 101"/>
                              <a:gd name="T58" fmla="+- 0 676 661"/>
                              <a:gd name="T59" fmla="*/ 676 h 101"/>
                              <a:gd name="T60" fmla="+- 0 4152 4056"/>
                              <a:gd name="T61" fmla="*/ T60 w 101"/>
                              <a:gd name="T62" fmla="+- 0 692 661"/>
                              <a:gd name="T63" fmla="*/ 692 h 101"/>
                              <a:gd name="T64" fmla="+- 0 4156 4056"/>
                              <a:gd name="T65" fmla="*/ T64 w 101"/>
                              <a:gd name="T66" fmla="+- 0 712 661"/>
                              <a:gd name="T67" fmla="*/ 71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1" h="101">
                                <a:moveTo>
                                  <a:pt x="100" y="51"/>
                                </a:moveTo>
                                <a:lnTo>
                                  <a:pt x="96" y="70"/>
                                </a:lnTo>
                                <a:lnTo>
                                  <a:pt x="86" y="86"/>
                                </a:lnTo>
                                <a:lnTo>
                                  <a:pt x="70" y="97"/>
                                </a:lnTo>
                                <a:lnTo>
                                  <a:pt x="50" y="101"/>
                                </a:lnTo>
                                <a:lnTo>
                                  <a:pt x="30" y="97"/>
                                </a:lnTo>
                                <a:lnTo>
                                  <a:pt x="14" y="86"/>
                                </a:lnTo>
                                <a:lnTo>
                                  <a:pt x="4" y="70"/>
                                </a:lnTo>
                                <a:lnTo>
                                  <a:pt x="0" y="51"/>
                                </a:lnTo>
                                <a:lnTo>
                                  <a:pt x="4" y="31"/>
                                </a:lnTo>
                                <a:lnTo>
                                  <a:pt x="14" y="15"/>
                                </a:lnTo>
                                <a:lnTo>
                                  <a:pt x="30" y="4"/>
                                </a:lnTo>
                                <a:lnTo>
                                  <a:pt x="50" y="0"/>
                                </a:lnTo>
                                <a:lnTo>
                                  <a:pt x="70" y="4"/>
                                </a:lnTo>
                                <a:lnTo>
                                  <a:pt x="86" y="15"/>
                                </a:lnTo>
                                <a:lnTo>
                                  <a:pt x="96" y="31"/>
                                </a:lnTo>
                                <a:lnTo>
                                  <a:pt x="100" y="51"/>
                                </a:lnTo>
                                <a:close/>
                              </a:path>
                            </a:pathLst>
                          </a:custGeom>
                          <a:noFill/>
                          <a:ln w="9525">
                            <a:solidFill>
                              <a:srgbClr val="8063A1"/>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8644651"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8692" y="1643"/>
                            <a:ext cx="11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87667495"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8692" y="1971"/>
                            <a:ext cx="11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64005878"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8692" y="2300"/>
                            <a:ext cx="11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27935864"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8692" y="2629"/>
                            <a:ext cx="11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4331877" name="Rectangle 13"/>
                        <wps:cNvSpPr>
                          <a:spLocks noChangeArrowheads="1"/>
                        </wps:cNvSpPr>
                        <wps:spPr bwMode="auto">
                          <a:xfrm>
                            <a:off x="2942" y="493"/>
                            <a:ext cx="6435" cy="3405"/>
                          </a:xfrm>
                          <a:prstGeom prst="rect">
                            <a:avLst/>
                          </a:prstGeom>
                          <a:noFill/>
                          <a:ln w="9525">
                            <a:solidFill>
                              <a:srgbClr val="D9D9D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5003677" name="Text Box 12"/>
                        <wps:cNvSpPr txBox="1">
                          <a:spLocks noChangeArrowheads="1"/>
                        </wps:cNvSpPr>
                        <wps:spPr bwMode="auto">
                          <a:xfrm>
                            <a:off x="3487" y="599"/>
                            <a:ext cx="480" cy="28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2A0D54" w14:textId="77777777" w:rsidR="00D02309" w:rsidRDefault="00D02309" w:rsidP="00D02309">
                              <w:pPr>
                                <w:ind w:right="18"/>
                                <w:jc w:val="right"/>
                                <w:rPr>
                                  <w:rFonts w:ascii="Cambria"/>
                                  <w:sz w:val="18"/>
                                </w:rPr>
                              </w:pPr>
                              <w:r>
                                <w:rPr>
                                  <w:rFonts w:ascii="Cambria"/>
                                  <w:color w:val="585858"/>
                                  <w:sz w:val="18"/>
                                </w:rPr>
                                <w:t>0</w:t>
                              </w:r>
                            </w:p>
                            <w:p w14:paraId="7E4E1053" w14:textId="77777777" w:rsidR="00D02309" w:rsidRDefault="00D02309" w:rsidP="00D02309">
                              <w:pPr>
                                <w:spacing w:before="170"/>
                                <w:ind w:right="18"/>
                                <w:jc w:val="right"/>
                                <w:rPr>
                                  <w:rFonts w:ascii="Cambria"/>
                                  <w:sz w:val="18"/>
                                </w:rPr>
                              </w:pPr>
                              <w:r>
                                <w:rPr>
                                  <w:rFonts w:ascii="Cambria"/>
                                  <w:color w:val="585858"/>
                                  <w:sz w:val="18"/>
                                </w:rPr>
                                <w:t>-500</w:t>
                              </w:r>
                            </w:p>
                            <w:p w14:paraId="13D544EE" w14:textId="77777777" w:rsidR="00D02309" w:rsidRDefault="00D02309" w:rsidP="00D02309">
                              <w:pPr>
                                <w:spacing w:before="171"/>
                                <w:ind w:right="18"/>
                                <w:jc w:val="right"/>
                                <w:rPr>
                                  <w:rFonts w:ascii="Cambria"/>
                                  <w:sz w:val="18"/>
                                </w:rPr>
                              </w:pPr>
                              <w:r>
                                <w:rPr>
                                  <w:rFonts w:ascii="Cambria"/>
                                  <w:color w:val="585858"/>
                                  <w:sz w:val="18"/>
                                </w:rPr>
                                <w:t>-1000</w:t>
                              </w:r>
                            </w:p>
                            <w:p w14:paraId="77C20CD7" w14:textId="77777777" w:rsidR="00D02309" w:rsidRDefault="00D02309" w:rsidP="00D02309">
                              <w:pPr>
                                <w:spacing w:before="170"/>
                                <w:ind w:right="18"/>
                                <w:jc w:val="right"/>
                                <w:rPr>
                                  <w:rFonts w:ascii="Cambria"/>
                                  <w:sz w:val="18"/>
                                </w:rPr>
                              </w:pPr>
                              <w:r>
                                <w:rPr>
                                  <w:rFonts w:ascii="Cambria"/>
                                  <w:color w:val="585858"/>
                                  <w:sz w:val="18"/>
                                </w:rPr>
                                <w:t>-1500</w:t>
                              </w:r>
                            </w:p>
                            <w:p w14:paraId="6A737EA7" w14:textId="77777777" w:rsidR="00D02309" w:rsidRDefault="00D02309" w:rsidP="00D02309">
                              <w:pPr>
                                <w:spacing w:before="171"/>
                                <w:ind w:right="18"/>
                                <w:jc w:val="right"/>
                                <w:rPr>
                                  <w:rFonts w:ascii="Cambria"/>
                                  <w:sz w:val="18"/>
                                </w:rPr>
                              </w:pPr>
                              <w:r>
                                <w:rPr>
                                  <w:rFonts w:ascii="Cambria"/>
                                  <w:color w:val="585858"/>
                                  <w:sz w:val="18"/>
                                </w:rPr>
                                <w:t>-2000</w:t>
                              </w:r>
                            </w:p>
                            <w:p w14:paraId="6BCEB1E5" w14:textId="77777777" w:rsidR="00D02309" w:rsidRDefault="00D02309" w:rsidP="00D02309">
                              <w:pPr>
                                <w:spacing w:before="171"/>
                                <w:ind w:right="18"/>
                                <w:jc w:val="right"/>
                                <w:rPr>
                                  <w:rFonts w:ascii="Cambria"/>
                                  <w:sz w:val="18"/>
                                </w:rPr>
                              </w:pPr>
                              <w:r>
                                <w:rPr>
                                  <w:rFonts w:ascii="Cambria"/>
                                  <w:color w:val="585858"/>
                                  <w:sz w:val="18"/>
                                </w:rPr>
                                <w:t>-2500</w:t>
                              </w:r>
                            </w:p>
                            <w:p w14:paraId="738B873D" w14:textId="77777777" w:rsidR="00D02309" w:rsidRDefault="00D02309" w:rsidP="00D02309">
                              <w:pPr>
                                <w:spacing w:before="170"/>
                                <w:ind w:right="18"/>
                                <w:jc w:val="right"/>
                                <w:rPr>
                                  <w:rFonts w:ascii="Cambria"/>
                                  <w:sz w:val="18"/>
                                </w:rPr>
                              </w:pPr>
                              <w:r>
                                <w:rPr>
                                  <w:rFonts w:ascii="Cambria"/>
                                  <w:color w:val="585858"/>
                                  <w:sz w:val="18"/>
                                </w:rPr>
                                <w:t>-3000</w:t>
                              </w:r>
                            </w:p>
                            <w:p w14:paraId="4AD02279" w14:textId="77777777" w:rsidR="00D02309" w:rsidRDefault="00D02309" w:rsidP="00D02309">
                              <w:pPr>
                                <w:spacing w:before="171"/>
                                <w:ind w:right="18"/>
                                <w:jc w:val="right"/>
                                <w:rPr>
                                  <w:rFonts w:ascii="Cambria"/>
                                  <w:sz w:val="18"/>
                                </w:rPr>
                              </w:pPr>
                              <w:r>
                                <w:rPr>
                                  <w:rFonts w:ascii="Cambria"/>
                                  <w:color w:val="585858"/>
                                  <w:sz w:val="18"/>
                                </w:rPr>
                                <w:t>-3500</w:t>
                              </w:r>
                            </w:p>
                          </w:txbxContent>
                        </wps:txbx>
                        <wps:bodyPr rot="0" vert="horz" wrap="square" lIns="0" tIns="0" rIns="0" bIns="0" anchor="t" anchorCtr="0" upright="1">
                          <a:noAutofit/>
                        </wps:bodyPr>
                      </wps:wsp>
                      <wps:wsp>
                        <wps:cNvPr id="1473374454" name="Text Box 11"/>
                        <wps:cNvSpPr txBox="1">
                          <a:spLocks noChangeArrowheads="1"/>
                        </wps:cNvSpPr>
                        <wps:spPr bwMode="auto">
                          <a:xfrm>
                            <a:off x="4058" y="827"/>
                            <a:ext cx="120" cy="2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582092" w14:textId="77777777" w:rsidR="00D02309" w:rsidRDefault="00D02309" w:rsidP="00D02309">
                              <w:pPr>
                                <w:rPr>
                                  <w:rFonts w:ascii="Cambria"/>
                                  <w:sz w:val="18"/>
                                </w:rPr>
                              </w:pPr>
                              <w:r>
                                <w:rPr>
                                  <w:rFonts w:ascii="Cambria"/>
                                  <w:color w:val="585858"/>
                                  <w:sz w:val="18"/>
                                </w:rPr>
                                <w:t>0</w:t>
                              </w:r>
                            </w:p>
                          </w:txbxContent>
                        </wps:txbx>
                        <wps:bodyPr rot="0" vert="horz" wrap="square" lIns="0" tIns="0" rIns="0" bIns="0" anchor="t" anchorCtr="0" upright="1">
                          <a:noAutofit/>
                        </wps:bodyPr>
                      </wps:wsp>
                      <wps:wsp>
                        <wps:cNvPr id="1694833345" name="Text Box 10"/>
                        <wps:cNvSpPr txBox="1">
                          <a:spLocks noChangeArrowheads="1"/>
                        </wps:cNvSpPr>
                        <wps:spPr bwMode="auto">
                          <a:xfrm>
                            <a:off x="4823" y="827"/>
                            <a:ext cx="257" cy="2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B5015C" w14:textId="77777777" w:rsidR="00D02309" w:rsidRDefault="00D02309" w:rsidP="00D02309">
                              <w:pPr>
                                <w:rPr>
                                  <w:rFonts w:ascii="Cambria"/>
                                  <w:sz w:val="18"/>
                                </w:rPr>
                              </w:pPr>
                              <w:r>
                                <w:rPr>
                                  <w:rFonts w:ascii="Cambria"/>
                                  <w:color w:val="585858"/>
                                  <w:sz w:val="18"/>
                                </w:rPr>
                                <w:t>0.1</w:t>
                              </w:r>
                            </w:p>
                          </w:txbxContent>
                        </wps:txbx>
                        <wps:bodyPr rot="0" vert="horz" wrap="square" lIns="0" tIns="0" rIns="0" bIns="0" anchor="t" anchorCtr="0" upright="1">
                          <a:noAutofit/>
                        </wps:bodyPr>
                      </wps:wsp>
                      <wps:wsp>
                        <wps:cNvPr id="1917187324" name="Text Box 9"/>
                        <wps:cNvSpPr txBox="1">
                          <a:spLocks noChangeArrowheads="1"/>
                        </wps:cNvSpPr>
                        <wps:spPr bwMode="auto">
                          <a:xfrm>
                            <a:off x="5656" y="827"/>
                            <a:ext cx="257" cy="2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6960AA" w14:textId="77777777" w:rsidR="00D02309" w:rsidRDefault="00D02309" w:rsidP="00D02309">
                              <w:pPr>
                                <w:rPr>
                                  <w:rFonts w:ascii="Cambria"/>
                                  <w:sz w:val="18"/>
                                </w:rPr>
                              </w:pPr>
                              <w:r>
                                <w:rPr>
                                  <w:rFonts w:ascii="Cambria"/>
                                  <w:color w:val="585858"/>
                                  <w:sz w:val="18"/>
                                </w:rPr>
                                <w:t>0.2</w:t>
                              </w:r>
                            </w:p>
                          </w:txbxContent>
                        </wps:txbx>
                        <wps:bodyPr rot="0" vert="horz" wrap="square" lIns="0" tIns="0" rIns="0" bIns="0" anchor="t" anchorCtr="0" upright="1">
                          <a:noAutofit/>
                        </wps:bodyPr>
                      </wps:wsp>
                      <wps:wsp>
                        <wps:cNvPr id="1292005633" name="Text Box 8"/>
                        <wps:cNvSpPr txBox="1">
                          <a:spLocks noChangeArrowheads="1"/>
                        </wps:cNvSpPr>
                        <wps:spPr bwMode="auto">
                          <a:xfrm>
                            <a:off x="6490" y="827"/>
                            <a:ext cx="257" cy="2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94DAF" w14:textId="77777777" w:rsidR="00D02309" w:rsidRDefault="00D02309" w:rsidP="00D02309">
                              <w:pPr>
                                <w:rPr>
                                  <w:rFonts w:ascii="Cambria"/>
                                  <w:sz w:val="18"/>
                                </w:rPr>
                              </w:pPr>
                              <w:r>
                                <w:rPr>
                                  <w:rFonts w:ascii="Cambria"/>
                                  <w:color w:val="585858"/>
                                  <w:sz w:val="18"/>
                                </w:rPr>
                                <w:t>0.3</w:t>
                              </w:r>
                            </w:p>
                          </w:txbxContent>
                        </wps:txbx>
                        <wps:bodyPr rot="0" vert="horz" wrap="square" lIns="0" tIns="0" rIns="0" bIns="0" anchor="t" anchorCtr="0" upright="1">
                          <a:noAutofit/>
                        </wps:bodyPr>
                      </wps:wsp>
                      <wps:wsp>
                        <wps:cNvPr id="627623106" name="Text Box 7"/>
                        <wps:cNvSpPr txBox="1">
                          <a:spLocks noChangeArrowheads="1"/>
                        </wps:cNvSpPr>
                        <wps:spPr bwMode="auto">
                          <a:xfrm>
                            <a:off x="7322" y="827"/>
                            <a:ext cx="257" cy="2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D6684A" w14:textId="77777777" w:rsidR="00D02309" w:rsidRDefault="00D02309" w:rsidP="00D02309">
                              <w:pPr>
                                <w:rPr>
                                  <w:rFonts w:ascii="Cambria"/>
                                  <w:sz w:val="18"/>
                                </w:rPr>
                              </w:pPr>
                              <w:r>
                                <w:rPr>
                                  <w:rFonts w:ascii="Cambria"/>
                                  <w:color w:val="585858"/>
                                  <w:sz w:val="18"/>
                                </w:rPr>
                                <w:t>0.4</w:t>
                              </w:r>
                            </w:p>
                          </w:txbxContent>
                        </wps:txbx>
                        <wps:bodyPr rot="0" vert="horz" wrap="square" lIns="0" tIns="0" rIns="0" bIns="0" anchor="t" anchorCtr="0" upright="1">
                          <a:noAutofit/>
                        </wps:bodyPr>
                      </wps:wsp>
                      <wps:wsp>
                        <wps:cNvPr id="1310259193" name="Text Box 6"/>
                        <wps:cNvSpPr txBox="1">
                          <a:spLocks noChangeArrowheads="1"/>
                        </wps:cNvSpPr>
                        <wps:spPr bwMode="auto">
                          <a:xfrm>
                            <a:off x="8156" y="827"/>
                            <a:ext cx="257" cy="2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1B6630" w14:textId="77777777" w:rsidR="00D02309" w:rsidRDefault="00D02309" w:rsidP="00D02309">
                              <w:pPr>
                                <w:rPr>
                                  <w:rFonts w:ascii="Cambria"/>
                                  <w:sz w:val="18"/>
                                </w:rPr>
                              </w:pPr>
                              <w:r>
                                <w:rPr>
                                  <w:rFonts w:ascii="Cambria"/>
                                  <w:color w:val="585858"/>
                                  <w:sz w:val="18"/>
                                </w:rPr>
                                <w:t>0.5</w:t>
                              </w:r>
                            </w:p>
                          </w:txbxContent>
                        </wps:txbx>
                        <wps:bodyPr rot="0" vert="horz" wrap="square" lIns="0" tIns="0" rIns="0" bIns="0" anchor="t" anchorCtr="0" upright="1">
                          <a:noAutofit/>
                        </wps:bodyPr>
                      </wps:wsp>
                      <wps:wsp>
                        <wps:cNvPr id="1469622421" name="Text Box 5"/>
                        <wps:cNvSpPr txBox="1">
                          <a:spLocks noChangeArrowheads="1"/>
                        </wps:cNvSpPr>
                        <wps:spPr bwMode="auto">
                          <a:xfrm>
                            <a:off x="8840" y="1588"/>
                            <a:ext cx="355" cy="11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1A274A" w14:textId="77777777" w:rsidR="00D02309" w:rsidRDefault="00D02309" w:rsidP="00D02309">
                              <w:pPr>
                                <w:rPr>
                                  <w:rFonts w:ascii="Cambria"/>
                                  <w:sz w:val="18"/>
                                </w:rPr>
                              </w:pPr>
                              <w:r>
                                <w:rPr>
                                  <w:rFonts w:ascii="Cambria"/>
                                  <w:color w:val="585858"/>
                                  <w:sz w:val="18"/>
                                </w:rPr>
                                <w:t>3.5</w:t>
                              </w:r>
                            </w:p>
                            <w:p w14:paraId="0D622098" w14:textId="77777777" w:rsidR="00D02309" w:rsidRDefault="00D02309" w:rsidP="00D02309">
                              <w:pPr>
                                <w:spacing w:before="118"/>
                                <w:rPr>
                                  <w:rFonts w:ascii="Cambria"/>
                                  <w:sz w:val="18"/>
                                </w:rPr>
                              </w:pPr>
                              <w:r>
                                <w:rPr>
                                  <w:rFonts w:ascii="Cambria"/>
                                  <w:color w:val="585858"/>
                                  <w:sz w:val="18"/>
                                </w:rPr>
                                <w:t>5.10</w:t>
                              </w:r>
                            </w:p>
                            <w:p w14:paraId="0889317A" w14:textId="77777777" w:rsidR="00D02309" w:rsidRDefault="00D02309" w:rsidP="00D02309">
                              <w:pPr>
                                <w:spacing w:before="118"/>
                                <w:rPr>
                                  <w:rFonts w:ascii="Cambria"/>
                                  <w:sz w:val="18"/>
                                </w:rPr>
                              </w:pPr>
                              <w:r>
                                <w:rPr>
                                  <w:rFonts w:ascii="Cambria"/>
                                  <w:color w:val="585858"/>
                                  <w:sz w:val="18"/>
                                </w:rPr>
                                <w:t>5.5</w:t>
                              </w:r>
                            </w:p>
                            <w:p w14:paraId="123BC906" w14:textId="77777777" w:rsidR="00D02309" w:rsidRDefault="00D02309" w:rsidP="00D02309">
                              <w:pPr>
                                <w:spacing w:before="118"/>
                                <w:rPr>
                                  <w:rFonts w:ascii="Cambria"/>
                                  <w:sz w:val="18"/>
                                </w:rPr>
                              </w:pPr>
                              <w:r>
                                <w:rPr>
                                  <w:rFonts w:ascii="Cambria"/>
                                  <w:color w:val="585858"/>
                                  <w:sz w:val="18"/>
                                </w:rPr>
                                <w:t>3.10</w:t>
                              </w:r>
                            </w:p>
                          </w:txbxContent>
                        </wps:txbx>
                        <wps:bodyPr rot="0" vert="horz" wrap="square" lIns="0" tIns="0" rIns="0" bIns="0" anchor="t" anchorCtr="0" upright="1">
                          <a:noAutofit/>
                        </wps:bodyPr>
                      </wps:wsp>
                      <wps:wsp>
                        <wps:cNvPr id="2028404640" name="Text Box 4"/>
                        <wps:cNvSpPr txBox="1">
                          <a:spLocks noChangeArrowheads="1"/>
                        </wps:cNvSpPr>
                        <wps:spPr bwMode="auto">
                          <a:xfrm>
                            <a:off x="5837" y="3414"/>
                            <a:ext cx="728" cy="2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B0EB7" w14:textId="77777777" w:rsidR="00D02309" w:rsidRDefault="00D02309" w:rsidP="00D02309">
                              <w:pPr>
                                <w:spacing w:line="234" w:lineRule="exact"/>
                                <w:rPr>
                                  <w:rFonts w:ascii="Cambria"/>
                                  <w:sz w:val="20"/>
                                </w:rPr>
                              </w:pPr>
                              <w:r>
                                <w:rPr>
                                  <w:rFonts w:ascii="Cambria"/>
                                  <w:color w:val="585858"/>
                                  <w:sz w:val="20"/>
                                </w:rPr>
                                <w:t>Momen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07BD12" id="Group 3" o:spid="_x0000_s1026" style="position:absolute;left:0;text-align:left;margin-left:72.2pt;margin-top:8.85pt;width:322.5pt;height:171pt;z-index:251676672" coordorigin="2942,493" coordsize="6435,3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">
                <v:shape id="AutoShape 43" o:spid="_x0000_s1027" style="position:absolute;left:4107;top:3078;width:4166;height:228;visibility:visible;mso-wrap-style:square;v-text-anchor:top" coordsize="416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" path="m,228r4165,m,153r4165,m,76r4165,m,l4165,e" filled="f" strokecolor="#f1f1f1">
                  <v:path arrowok="t" o:connecttype="custom" o:connectlocs="0,3307;4165,3307;0,3232;4165,3232;0,3155;4165,3155;0,3079;4165,3079" o:connectangles="0,0,0,0,0,0,0,0"/>
                </v:shape>
                <v:line id="Line 42" o:spid="_x0000_s1028" style="position:absolute;visibility:visible;mso-wrap-style:square" from="4108,3384" to="8273,3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" strokecolor="#d9d9d9"/>
                <v:shape id="AutoShape 41" o:spid="_x0000_s1029" style="position:absolute;left:4107;top:2697;width:4166;height:228;visibility:visible;mso-wrap-style:square;v-text-anchor:top" coordsize="416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" path="m,228r4165,m,154r4165,m,77r4165,m,l4165,e" filled="f" strokecolor="#f1f1f1">
                  <v:path arrowok="t" o:connecttype="custom" o:connectlocs="0,2925;4165,2925;0,2851;4165,2851;0,2774;4165,2774;0,2697;4165,2697" o:connectangles="0,0,0,0,0,0,0,0"/>
                </v:shape>
                <v:line id="Line 40" o:spid="_x0000_s1030" style="position:absolute;visibility:visible;mso-wrap-style:square" from="4108,3002" to="8273,3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" strokecolor="#d9d9d9"/>
                <v:shape id="AutoShape 39" o:spid="_x0000_s1031" style="position:absolute;left:4107;top:2315;width:4166;height:231;visibility:visible;mso-wrap-style:square;v-text-anchor:top" coordsize="4166,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" path="m,231r4165,m,154r4165,m,77r4165,m,l4165,e" filled="f" strokecolor="#f1f1f1">
                  <v:path arrowok="t" o:connecttype="custom" o:connectlocs="0,2546;4165,2546;0,2469;4165,2469;0,2392;4165,2392;0,2315;4165,2315" o:connectangles="0,0,0,0,0,0,0,0"/>
                </v:shape>
                <v:line id="Line 38" o:spid="_x0000_s1032" style="position:absolute;visibility:visible;mso-wrap-style:square" from="4108,2620" to="8273,2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" strokecolor="#d9d9d9"/>
                <v:shape id="AutoShape 37" o:spid="_x0000_s1033" style="position:absolute;left:4107;top:1933;width:4166;height:231;visibility:visible;mso-wrap-style:square;v-text-anchor:top" coordsize="4166,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" path="m,230r4165,m,153r4165,m,77r4165,m,l4165,e" filled="f" strokecolor="#f1f1f1">
                  <v:path arrowok="t" o:connecttype="custom" o:connectlocs="0,2164;4165,2164;0,2087;4165,2087;0,2011;4165,2011;0,1934;4165,1934" o:connectangles="0,0,0,0,0,0,0,0"/>
                </v:shape>
                <v:line id="Line 36" o:spid="_x0000_s1034" style="position:absolute;visibility:visible;mso-wrap-style:square" from="4108,2239" to="8273,2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" strokecolor="#d9d9d9"/>
                <v:shape id="AutoShape 35" o:spid="_x0000_s1035" style="position:absolute;left:4107;top:1552;width:4166;height:231;visibility:visible;mso-wrap-style:square;v-text-anchor:top" coordsize="4166,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" path="m,231r4165,m,154r4165,m,77r4165,m,l4165,e" filled="f" strokecolor="#f1f1f1">
                  <v:path arrowok="t" o:connecttype="custom" o:connectlocs="0,1783;4165,1783;0,1706;4165,1706;0,1629;4165,1629;0,1552;4165,1552" o:connectangles="0,0,0,0,0,0,0,0"/>
                </v:shape>
                <v:line id="Line 34" o:spid="_x0000_s1036" style="position:absolute;visibility:visible;mso-wrap-style:square" from="4108,1857" to="8273,1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" strokecolor="#d9d9d9"/>
                <v:shape id="AutoShape 33" o:spid="_x0000_s1037" style="position:absolute;left:4107;top:1170;width:4166;height:231;visibility:visible;mso-wrap-style:square;v-text-anchor:top" coordsize="4166,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" path="m,230r4165,m,153r4165,m,76r4165,m,l4165,e" filled="f" strokecolor="#f1f1f1">
                  <v:path arrowok="t" o:connecttype="custom" o:connectlocs="0,1401;4165,1401;0,1324;4165,1324;0,1247;4165,1247;0,1171;4165,1171" o:connectangles="0,0,0,0,0,0,0,0"/>
                </v:shape>
                <v:line id="Line 32" o:spid="_x0000_s1038" style="position:absolute;visibility:visible;mso-wrap-style:square" from="4108,1475" to="8273,1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" strokecolor="#d9d9d9"/>
                <v:shape id="AutoShape 31" o:spid="_x0000_s1039" style="position:absolute;left:4107;top:789;width:4166;height:231;visibility:visible;mso-wrap-style:square;v-text-anchor:top" coordsize="4166,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" path="m,230r4165,m,154r4165,m,77r4165,m,l4165,e" filled="f" strokecolor="#f1f1f1">
                  <v:path arrowok="t" o:connecttype="custom" o:connectlocs="0,1019;4165,1019;0,943;4165,943;0,866;4165,866;0,789;4165,789" o:connectangles="0,0,0,0,0,0,0,0"/>
                </v:shape>
                <v:line id="Line 30" o:spid="_x0000_s1040" style="position:absolute;visibility:visible;mso-wrap-style:square" from="4108,1094" to="8273,1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" strokecolor="#d9d9d9"/>
                <v:shape id="AutoShape 29" o:spid="_x0000_s1041" style="position:absolute;left:4274;top:713;width:3833;height:2671;visibility:visible;mso-wrap-style:square;v-text-anchor:top" coordsize="3833,2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" path="m,l,2671m166,r,2671m334,r,2671m500,r,2671m833,r,2671m999,r,2671m1167,r,2671m1332,r,2671m1666,r,2671m1834,r,2671m2000,r,2671m2165,r,2671m2499,r,2671m2667,r,2671m2832,r,2671m3000,r,2671m3332,r,2671m3500,r,2671m3665,r,2671m3833,r,2671e" filled="f" strokecolor="#f1f1f1">
                  <v:path arrowok="t" o:connecttype="custom" o:connectlocs="0,713;0,3384;166,713;166,3384;334,713;334,3384;500,713;500,3384;833,713;833,3384;999,713;999,3384;1167,713;1167,3384;1332,713;1332,3384;1666,713;1666,3384;1834,713;1834,3384;2000,713;2000,3384;2165,713;2165,3384;2499,713;2499,3384;2667,713;2667,3384;2832,713;2832,3384;3000,713;3000,3384;3332,713;3332,3384;3500,713;3500,3384;3665,713;3665,3384;3833,713;3833,3384" o:connectangles="0,0,0,0,0,0,0,0,0,0,0,0,0,0,0,0,0,0,0,0,0,0,0,0,0,0,0,0,0,0,0,0,0,0,0,0,0,0,0,0"/>
                </v:shape>
                <v:shape id="AutoShape 28" o:spid="_x0000_s1042" style="position:absolute;left:4941;top:713;width:3332;height:2671;visibility:visible;mso-wrap-style:square;v-text-anchor:top" coordsize="3332,2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" path="m,l,2671m832,r,2671m1665,r,2671m2498,r,2671m3331,r,2671e" filled="f" strokecolor="#d9d9d9">
                  <v:path arrowok="t" o:connecttype="custom" o:connectlocs="0,713;0,3384;832,713;832,3384;1665,713;1665,3384;2498,713;2498,3384;3331,713;3331,3384" o:connectangles="0,0,0,0,0,0,0,0,0,0"/>
                </v:shape>
                <v:shape id="AutoShape 27" o:spid="_x0000_s1043" style="position:absolute;left:4050;top:713;width:4223;height:2671;visibility:visible;mso-wrap-style:square;v-text-anchor:top" coordsize="4223,2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" path="m57,2671l57,m,2671r57,m,2289r57,m,1907r57,m,1526r57,m,1144r57,m,762r57,m,381r57,m,l57,t,l4222,m57,r,57m891,r,57m1723,r,57m2556,r,57m3389,r,57m4222,r,57e" filled="f" strokecolor="#bebebe">
                  <v:path arrowok="t" o:connecttype="custom" o:connectlocs="57,3384;57,713;0,3384;57,3384;0,3002;57,3002;0,2620;57,2620;0,2239;57,2239;0,1857;57,1857;0,1475;57,1475;0,1094;57,1094;0,713;57,713;57,713;4222,713;57,713;57,770;891,713;891,770;1723,713;1723,770;2556,713;2556,770;3389,713;3389,770;4222,713;4222,770" o:connectangles="0,0,0,0,0,0,0,0,0,0,0,0,0,0,0,0,0,0,0,0,0,0,0,0,0,0,0,0,0,0,0,0"/>
                </v:shape>
                <v:shape id="Freeform 26" o:spid="_x0000_s1044" style="position:absolute;left:4055;top:661;width:101;height:101;visibility:visible;mso-wrap-style:square;v-text-anchor:top" coordsize="1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" path="m50,l30,4,14,15,4,31,,51,4,70,14,86,30,97r20,4l70,97,86,86,96,70r4,-19l96,31,86,15,70,4,50,xe" fillcolor="#4f81bc" stroked="f">
                  <v:path arrowok="t" o:connecttype="custom" o:connectlocs="50,661;30,665;14,676;4,692;0,712;4,731;14,747;30,758;50,762;70,758;86,747;96,731;100,712;96,692;86,676;70,665;50,661" o:connectangles="0,0,0,0,0,0,0,0,0,0,0,0,0,0,0,0,0"/>
                </v:shape>
                <v:shape id="Freeform 25" o:spid="_x0000_s1045" style="position:absolute;left:4055;top:661;width:101;height:101;visibility:visible;mso-wrap-style:square;v-text-anchor:top" coordsize="1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" path="m100,51l96,70,86,86,70,97r-20,4l30,97,14,86,4,70,,51,4,31,14,15,30,4,50,,70,4,86,15,96,31r4,20xe" filled="f" strokecolor="#4f81bc">
                  <v:path arrowok="t" o:connecttype="custom" o:connectlocs="100,712;96,731;86,747;70,758;50,762;30,758;14,747;4,731;0,712;4,692;14,676;30,665;50,661;70,665;86,676;96,692;100,712" o:connectangles="0,0,0,0,0,0,0,0,0,0,0,0,0,0,0,0,0"/>
                </v:shape>
                <v:shape id="Freeform 24" o:spid="_x0000_s1046" style="position:absolute;left:4055;top:661;width:101;height:101;visibility:visible;mso-wrap-style:square;v-text-anchor:top" coordsize="1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" path="m50,l30,4,14,15,4,31,,51,4,70,14,86,30,97r20,4l70,97,86,86,96,70r4,-19l96,31,86,15,70,4,50,xe" fillcolor="#c0504d" stroked="f">
                  <v:path arrowok="t" o:connecttype="custom" o:connectlocs="50,661;30,665;14,676;4,692;0,712;4,731;14,747;30,758;50,762;70,758;86,747;96,731;100,712;96,692;86,676;70,665;50,661" o:connectangles="0,0,0,0,0,0,0,0,0,0,0,0,0,0,0,0,0"/>
                </v:shape>
                <v:shape id="Freeform 23" o:spid="_x0000_s1047" style="position:absolute;left:4055;top:661;width:101;height:101;visibility:visible;mso-wrap-style:square;v-text-anchor:top" coordsize="1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" path="m100,51l96,70,86,86,70,97r-20,4l30,97,14,86,4,70,,51,4,31,14,15,30,4,50,,70,4,86,15,96,31r4,20xe" filled="f" strokecolor="#c0504d">
                  <v:path arrowok="t" o:connecttype="custom" o:connectlocs="100,712;96,731;86,747;70,758;50,762;30,758;14,747;4,731;0,712;4,692;14,676;30,665;50,661;70,665;86,676;96,692;100,712" o:connectangles="0,0,0,0,0,0,0,0,0,0,0,0,0,0,0,0,0"/>
                </v:shape>
                <v:shape id="Freeform 22" o:spid="_x0000_s1048" style="position:absolute;left:4055;top:661;width:101;height:101;visibility:visible;mso-wrap-style:square;v-text-anchor:top" coordsize="1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" path="m50,l30,4,14,15,4,31,,51,4,70,14,86,30,97r20,4l70,97,86,86,96,70r4,-19l96,31,86,15,70,4,50,xe" fillcolor="#9bba58" stroked="f">
                  <v:path arrowok="t" o:connecttype="custom" o:connectlocs="50,661;30,665;14,676;4,692;0,712;4,731;14,747;30,758;50,762;70,758;86,747;96,731;100,712;96,692;86,676;70,665;50,661" o:connectangles="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49" type="#_x0000_t75" style="position:absolute;left:4057;top:917;width:3582;height:2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">
                  <v:imagedata r:id="rId27" o:title=""/>
                </v:shape>
                <v:shape id="Freeform 20" o:spid="_x0000_s1050" style="position:absolute;left:4055;top:661;width:101;height:101;visibility:visible;mso-wrap-style:square;v-text-anchor:top" coordsize="1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" path="m100,51l96,70,86,86,70,97r-20,4l30,97,14,86,4,70,,51,4,31,14,15,30,4,50,,70,4,86,15,96,31r4,20xe" filled="f" strokecolor="#9bba58">
                  <v:path arrowok="t" o:connecttype="custom" o:connectlocs="100,712;96,731;86,747;70,758;50,762;30,758;14,747;4,731;0,712;4,692;14,676;30,665;50,661;70,665;86,676;96,692;100,712" o:connectangles="0,0,0,0,0,0,0,0,0,0,0,0,0,0,0,0,0"/>
                </v:shape>
                <v:shape id="Freeform 19" o:spid="_x0000_s1051" style="position:absolute;left:4055;top:661;width:101;height:101;visibility:visible;mso-wrap-style:square;v-text-anchor:top" coordsize="1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" path="m50,l30,4,14,15,4,31,,51,4,70,14,86,30,97r20,4l70,97,86,86,96,70r4,-19l96,31,86,15,70,4,50,xe" fillcolor="#8063a1" stroked="f">
                  <v:path arrowok="t" o:connecttype="custom" o:connectlocs="50,661;30,665;14,676;4,692;0,712;4,731;14,747;30,758;50,762;70,758;86,747;96,731;100,712;96,692;86,676;70,665;50,661" o:connectangles="0,0,0,0,0,0,0,0,0,0,0,0,0,0,0,0,0"/>
                </v:shape>
                <v:shape id="Freeform 18" o:spid="_x0000_s1052" style="position:absolute;left:4055;top:661;width:101;height:101;visibility:visible;mso-wrap-style:square;v-text-anchor:top" coordsize="10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" path="m100,51l96,70,86,86,70,97r-20,4l30,97,14,86,4,70,,51,4,31,14,15,30,4,50,,70,4,86,15,96,31r4,20xe" filled="f" strokecolor="#8063a1">
                  <v:path arrowok="t" o:connecttype="custom" o:connectlocs="100,712;96,731;86,747;70,758;50,762;30,758;14,747;4,731;0,712;4,692;14,676;30,665;50,661;70,665;86,676;96,692;100,712" o:connectangles="0,0,0,0,0,0,0,0,0,0,0,0,0,0,0,0,0"/>
                </v:shape>
                <v:shape id="Picture 17" o:spid="_x0000_s1053" type="#_x0000_t75" style="position:absolute;left:8692;top:1643;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">
                  <v:imagedata r:id="rId28" o:title=""/>
                </v:shape>
                <v:shape id="Picture 16" o:spid="_x0000_s1054" type="#_x0000_t75" style="position:absolute;left:8692;top:1971;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">
                  <v:imagedata r:id="rId29" o:title=""/>
                </v:shape>
                <v:shape id="Picture 15" o:spid="_x0000_s1055" type="#_x0000_t75" style="position:absolute;left:8692;top:2300;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">
                  <v:imagedata r:id="rId30" o:title=""/>
                </v:shape>
                <v:shape id="Picture 14" o:spid="_x0000_s1056" type="#_x0000_t75" style="position:absolute;left:8692;top:2629;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">
                  <v:imagedata r:id="rId31" o:title=""/>
                </v:shape>
                <v:rect id="Rectangle 13" o:spid="_x0000_s1057" style="position:absolute;left:2942;top:493;width:6435;height:3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" filled="f" strokecolor="#d9d9d9"/>
                <v:shapetype id="_x0000_t202" coordsize="21600,21600" o:spt="202" path="m,l,21600r21600,l21600,xe">
                  <v:stroke joinstyle="miter"/>
                  <v:path gradientshapeok="t" o:connecttype="rect"/>
                </v:shapetype>
                <v:shape id="Text Box 12" o:spid="_x0000_s1058" type="#_x0000_t202" style="position:absolute;left:3487;top:599;width:480;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" filled="f" stroked="f">
                  <v:textbox inset="0,0,0,0">
                    <w:txbxContent>
                      <w:p w14:paraId="0E2A0D54" w14:textId="77777777" w:rsidR="00D02309" w:rsidRDefault="00D02309" w:rsidP="00D02309">
                        <w:pPr>
                          <w:ind w:right="18"/>
                          <w:jc w:val="right"/>
                          <w:rPr>
                            <w:rFonts w:ascii="Cambria"/>
                            <w:sz w:val="18"/>
                          </w:rPr>
                        </w:pPr>
                        <w:r>
                          <w:rPr>
                            <w:rFonts w:ascii="Cambria"/>
                            <w:color w:val="585858"/>
                            <w:sz w:val="18"/>
                          </w:rPr>
                          <w:t>0</w:t>
                        </w:r>
                      </w:p>
                      <w:p w14:paraId="7E4E1053" w14:textId="77777777" w:rsidR="00D02309" w:rsidRDefault="00D02309" w:rsidP="00D02309">
                        <w:pPr>
                          <w:spacing w:before="170"/>
                          <w:ind w:right="18"/>
                          <w:jc w:val="right"/>
                          <w:rPr>
                            <w:rFonts w:ascii="Cambria"/>
                            <w:sz w:val="18"/>
                          </w:rPr>
                        </w:pPr>
                        <w:r>
                          <w:rPr>
                            <w:rFonts w:ascii="Cambria"/>
                            <w:color w:val="585858"/>
                            <w:sz w:val="18"/>
                          </w:rPr>
                          <w:t>-500</w:t>
                        </w:r>
                      </w:p>
                      <w:p w14:paraId="13D544EE" w14:textId="77777777" w:rsidR="00D02309" w:rsidRDefault="00D02309" w:rsidP="00D02309">
                        <w:pPr>
                          <w:spacing w:before="171"/>
                          <w:ind w:right="18"/>
                          <w:jc w:val="right"/>
                          <w:rPr>
                            <w:rFonts w:ascii="Cambria"/>
                            <w:sz w:val="18"/>
                          </w:rPr>
                        </w:pPr>
                        <w:r>
                          <w:rPr>
                            <w:rFonts w:ascii="Cambria"/>
                            <w:color w:val="585858"/>
                            <w:sz w:val="18"/>
                          </w:rPr>
                          <w:t>-1000</w:t>
                        </w:r>
                      </w:p>
                      <w:p w14:paraId="77C20CD7" w14:textId="77777777" w:rsidR="00D02309" w:rsidRDefault="00D02309" w:rsidP="00D02309">
                        <w:pPr>
                          <w:spacing w:before="170"/>
                          <w:ind w:right="18"/>
                          <w:jc w:val="right"/>
                          <w:rPr>
                            <w:rFonts w:ascii="Cambria"/>
                            <w:sz w:val="18"/>
                          </w:rPr>
                        </w:pPr>
                        <w:r>
                          <w:rPr>
                            <w:rFonts w:ascii="Cambria"/>
                            <w:color w:val="585858"/>
                            <w:sz w:val="18"/>
                          </w:rPr>
                          <w:t>-1500</w:t>
                        </w:r>
                      </w:p>
                      <w:p w14:paraId="6A737EA7" w14:textId="77777777" w:rsidR="00D02309" w:rsidRDefault="00D02309" w:rsidP="00D02309">
                        <w:pPr>
                          <w:spacing w:before="171"/>
                          <w:ind w:right="18"/>
                          <w:jc w:val="right"/>
                          <w:rPr>
                            <w:rFonts w:ascii="Cambria"/>
                            <w:sz w:val="18"/>
                          </w:rPr>
                        </w:pPr>
                        <w:r>
                          <w:rPr>
                            <w:rFonts w:ascii="Cambria"/>
                            <w:color w:val="585858"/>
                            <w:sz w:val="18"/>
                          </w:rPr>
                          <w:t>-2000</w:t>
                        </w:r>
                      </w:p>
                      <w:p w14:paraId="6BCEB1E5" w14:textId="77777777" w:rsidR="00D02309" w:rsidRDefault="00D02309" w:rsidP="00D02309">
                        <w:pPr>
                          <w:spacing w:before="171"/>
                          <w:ind w:right="18"/>
                          <w:jc w:val="right"/>
                          <w:rPr>
                            <w:rFonts w:ascii="Cambria"/>
                            <w:sz w:val="18"/>
                          </w:rPr>
                        </w:pPr>
                        <w:r>
                          <w:rPr>
                            <w:rFonts w:ascii="Cambria"/>
                            <w:color w:val="585858"/>
                            <w:sz w:val="18"/>
                          </w:rPr>
                          <w:t>-2500</w:t>
                        </w:r>
                      </w:p>
                      <w:p w14:paraId="738B873D" w14:textId="77777777" w:rsidR="00D02309" w:rsidRDefault="00D02309" w:rsidP="00D02309">
                        <w:pPr>
                          <w:spacing w:before="170"/>
                          <w:ind w:right="18"/>
                          <w:jc w:val="right"/>
                          <w:rPr>
                            <w:rFonts w:ascii="Cambria"/>
                            <w:sz w:val="18"/>
                          </w:rPr>
                        </w:pPr>
                        <w:r>
                          <w:rPr>
                            <w:rFonts w:ascii="Cambria"/>
                            <w:color w:val="585858"/>
                            <w:sz w:val="18"/>
                          </w:rPr>
                          <w:t>-3000</w:t>
                        </w:r>
                      </w:p>
                      <w:p w14:paraId="4AD02279" w14:textId="77777777" w:rsidR="00D02309" w:rsidRDefault="00D02309" w:rsidP="00D02309">
                        <w:pPr>
                          <w:spacing w:before="171"/>
                          <w:ind w:right="18"/>
                          <w:jc w:val="right"/>
                          <w:rPr>
                            <w:rFonts w:ascii="Cambria"/>
                            <w:sz w:val="18"/>
                          </w:rPr>
                        </w:pPr>
                        <w:r>
                          <w:rPr>
                            <w:rFonts w:ascii="Cambria"/>
                            <w:color w:val="585858"/>
                            <w:sz w:val="18"/>
                          </w:rPr>
                          <w:t>-3500</w:t>
                        </w:r>
                      </w:p>
                    </w:txbxContent>
                  </v:textbox>
                </v:shape>
                <v:shape id="Text Box 11" o:spid="_x0000_s1059" type="#_x0000_t202" style="position:absolute;left:4058;top:827;width:120;height: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" filled="f" stroked="f">
                  <v:textbox inset="0,0,0,0">
                    <w:txbxContent>
                      <w:p w14:paraId="56582092" w14:textId="77777777" w:rsidR="00D02309" w:rsidRDefault="00D02309" w:rsidP="00D02309">
                        <w:pPr>
                          <w:rPr>
                            <w:rFonts w:ascii="Cambria"/>
                            <w:sz w:val="18"/>
                          </w:rPr>
                        </w:pPr>
                        <w:r>
                          <w:rPr>
                            <w:rFonts w:ascii="Cambria"/>
                            <w:color w:val="585858"/>
                            <w:sz w:val="18"/>
                          </w:rPr>
                          <w:t>0</w:t>
                        </w:r>
                      </w:p>
                    </w:txbxContent>
                  </v:textbox>
                </v:shape>
                <v:shape id="Text Box 10" o:spid="_x0000_s1060" type="#_x0000_t202" style="position:absolute;left:4823;top:827;width:257;height: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" filled="f" stroked="f">
                  <v:textbox inset="0,0,0,0">
                    <w:txbxContent>
                      <w:p w14:paraId="58B5015C" w14:textId="77777777" w:rsidR="00D02309" w:rsidRDefault="00D02309" w:rsidP="00D02309">
                        <w:pPr>
                          <w:rPr>
                            <w:rFonts w:ascii="Cambria"/>
                            <w:sz w:val="18"/>
                          </w:rPr>
                        </w:pPr>
                        <w:r>
                          <w:rPr>
                            <w:rFonts w:ascii="Cambria"/>
                            <w:color w:val="585858"/>
                            <w:sz w:val="18"/>
                          </w:rPr>
                          <w:t>0.1</w:t>
                        </w:r>
                      </w:p>
                    </w:txbxContent>
                  </v:textbox>
                </v:shape>
                <v:shape id="Text Box 9" o:spid="_x0000_s1061" type="#_x0000_t202" style="position:absolute;left:5656;top:827;width:257;height: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" filled="f" stroked="f">
                  <v:textbox inset="0,0,0,0">
                    <w:txbxContent>
                      <w:p w14:paraId="6E6960AA" w14:textId="77777777" w:rsidR="00D02309" w:rsidRDefault="00D02309" w:rsidP="00D02309">
                        <w:pPr>
                          <w:rPr>
                            <w:rFonts w:ascii="Cambria"/>
                            <w:sz w:val="18"/>
                          </w:rPr>
                        </w:pPr>
                        <w:r>
                          <w:rPr>
                            <w:rFonts w:ascii="Cambria"/>
                            <w:color w:val="585858"/>
                            <w:sz w:val="18"/>
                          </w:rPr>
                          <w:t>0.2</w:t>
                        </w:r>
                      </w:p>
                    </w:txbxContent>
                  </v:textbox>
                </v:shape>
                <v:shape id="Text Box 8" o:spid="_x0000_s1062" type="#_x0000_t202" style="position:absolute;left:6490;top:827;width:257;height: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" filled="f" stroked="f">
                  <v:textbox inset="0,0,0,0">
                    <w:txbxContent>
                      <w:p w14:paraId="49E94DAF" w14:textId="77777777" w:rsidR="00D02309" w:rsidRDefault="00D02309" w:rsidP="00D02309">
                        <w:pPr>
                          <w:rPr>
                            <w:rFonts w:ascii="Cambria"/>
                            <w:sz w:val="18"/>
                          </w:rPr>
                        </w:pPr>
                        <w:r>
                          <w:rPr>
                            <w:rFonts w:ascii="Cambria"/>
                            <w:color w:val="585858"/>
                            <w:sz w:val="18"/>
                          </w:rPr>
                          <w:t>0.3</w:t>
                        </w:r>
                      </w:p>
                    </w:txbxContent>
                  </v:textbox>
                </v:shape>
                <v:shape id="Text Box 7" o:spid="_x0000_s1063" type="#_x0000_t202" style="position:absolute;left:7322;top:827;width:257;height: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" filled="f" stroked="f">
                  <v:textbox inset="0,0,0,0">
                    <w:txbxContent>
                      <w:p w14:paraId="7ED6684A" w14:textId="77777777" w:rsidR="00D02309" w:rsidRDefault="00D02309" w:rsidP="00D02309">
                        <w:pPr>
                          <w:rPr>
                            <w:rFonts w:ascii="Cambria"/>
                            <w:sz w:val="18"/>
                          </w:rPr>
                        </w:pPr>
                        <w:r>
                          <w:rPr>
                            <w:rFonts w:ascii="Cambria"/>
                            <w:color w:val="585858"/>
                            <w:sz w:val="18"/>
                          </w:rPr>
                          <w:t>0.4</w:t>
                        </w:r>
                      </w:p>
                    </w:txbxContent>
                  </v:textbox>
                </v:shape>
                <v:shape id="Text Box 6" o:spid="_x0000_s1064" type="#_x0000_t202" style="position:absolute;left:8156;top:827;width:257;height: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" filled="f" stroked="f">
                  <v:textbox inset="0,0,0,0">
                    <w:txbxContent>
                      <w:p w14:paraId="7C1B6630" w14:textId="77777777" w:rsidR="00D02309" w:rsidRDefault="00D02309" w:rsidP="00D02309">
                        <w:pPr>
                          <w:rPr>
                            <w:rFonts w:ascii="Cambria"/>
                            <w:sz w:val="18"/>
                          </w:rPr>
                        </w:pPr>
                        <w:r>
                          <w:rPr>
                            <w:rFonts w:ascii="Cambria"/>
                            <w:color w:val="585858"/>
                            <w:sz w:val="18"/>
                          </w:rPr>
                          <w:t>0.5</w:t>
                        </w:r>
                      </w:p>
                    </w:txbxContent>
                  </v:textbox>
                </v:shape>
                <v:shape id="Text Box 5" o:spid="_x0000_s1065" type="#_x0000_t202" style="position:absolute;left:8840;top:1588;width:355;height:1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" filled="f" stroked="f">
                  <v:textbox inset="0,0,0,0">
                    <w:txbxContent>
                      <w:p w14:paraId="331A274A" w14:textId="77777777" w:rsidR="00D02309" w:rsidRDefault="00D02309" w:rsidP="00D02309">
                        <w:pPr>
                          <w:rPr>
                            <w:rFonts w:ascii="Cambria"/>
                            <w:sz w:val="18"/>
                          </w:rPr>
                        </w:pPr>
                        <w:r>
                          <w:rPr>
                            <w:rFonts w:ascii="Cambria"/>
                            <w:color w:val="585858"/>
                            <w:sz w:val="18"/>
                          </w:rPr>
                          <w:t>3.5</w:t>
                        </w:r>
                      </w:p>
                      <w:p w14:paraId="0D622098" w14:textId="77777777" w:rsidR="00D02309" w:rsidRDefault="00D02309" w:rsidP="00D02309">
                        <w:pPr>
                          <w:spacing w:before="118"/>
                          <w:rPr>
                            <w:rFonts w:ascii="Cambria"/>
                            <w:sz w:val="18"/>
                          </w:rPr>
                        </w:pPr>
                        <w:r>
                          <w:rPr>
                            <w:rFonts w:ascii="Cambria"/>
                            <w:color w:val="585858"/>
                            <w:sz w:val="18"/>
                          </w:rPr>
                          <w:t>5.10</w:t>
                        </w:r>
                      </w:p>
                      <w:p w14:paraId="0889317A" w14:textId="77777777" w:rsidR="00D02309" w:rsidRDefault="00D02309" w:rsidP="00D02309">
                        <w:pPr>
                          <w:spacing w:before="118"/>
                          <w:rPr>
                            <w:rFonts w:ascii="Cambria"/>
                            <w:sz w:val="18"/>
                          </w:rPr>
                        </w:pPr>
                        <w:r>
                          <w:rPr>
                            <w:rFonts w:ascii="Cambria"/>
                            <w:color w:val="585858"/>
                            <w:sz w:val="18"/>
                          </w:rPr>
                          <w:t>5.5</w:t>
                        </w:r>
                      </w:p>
                      <w:p w14:paraId="123BC906" w14:textId="77777777" w:rsidR="00D02309" w:rsidRDefault="00D02309" w:rsidP="00D02309">
                        <w:pPr>
                          <w:spacing w:before="118"/>
                          <w:rPr>
                            <w:rFonts w:ascii="Cambria"/>
                            <w:sz w:val="18"/>
                          </w:rPr>
                        </w:pPr>
                        <w:r>
                          <w:rPr>
                            <w:rFonts w:ascii="Cambria"/>
                            <w:color w:val="585858"/>
                            <w:sz w:val="18"/>
                          </w:rPr>
                          <w:t>3.10</w:t>
                        </w:r>
                      </w:p>
                    </w:txbxContent>
                  </v:textbox>
                </v:shape>
                <v:shape id="Text Box 4" o:spid="_x0000_s1066" type="#_x0000_t202" style="position:absolute;left:5837;top:3414;width:728;height: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" filled="f" stroked="f">
                  <v:textbox inset="0,0,0,0">
                    <w:txbxContent>
                      <w:p w14:paraId="610B0EB7" w14:textId="77777777" w:rsidR="00D02309" w:rsidRDefault="00D02309" w:rsidP="00D02309">
                        <w:pPr>
                          <w:spacing w:line="234" w:lineRule="exact"/>
                          <w:rPr>
                            <w:rFonts w:ascii="Cambria"/>
                            <w:sz w:val="20"/>
                          </w:rPr>
                        </w:pPr>
                        <w:r>
                          <w:rPr>
                            <w:rFonts w:ascii="Cambria"/>
                            <w:color w:val="585858"/>
                            <w:sz w:val="20"/>
                          </w:rPr>
                          <w:t>Moment</w:t>
                        </w:r>
                      </w:p>
                    </w:txbxContent>
                  </v:textbox>
                </v:shape>
                <w10:wrap type="topAndBottom"/>
              </v:group>
            </w:pict>
          </mc:Fallback>
        </mc:AlternateContent>
      </w:r>
      <w:r w:rsidRPr="002F2A14">
        <w:rPr>
          <w:b/>
        </w:rPr>
        <w:t>FIGURE 10</w:t>
      </w:r>
      <w:r w:rsidRPr="002F2A14">
        <w:rPr>
          <w:lang w:val="id-ID"/>
        </w:rPr>
        <w:t>. Torsion</w:t>
      </w:r>
    </w:p>
    <w:p w14:paraId="122594FD" w14:textId="77777777" w:rsidR="00D02309" w:rsidRPr="00624AC4" w:rsidRDefault="00D02309" w:rsidP="00D02309">
      <w:pPr>
        <w:pStyle w:val="Paragraph"/>
        <w:rPr>
          <w:lang w:val="id-ID"/>
        </w:rPr>
      </w:pPr>
    </w:p>
    <w:p w14:paraId="46D16881" w14:textId="77777777" w:rsidR="00D02309" w:rsidRPr="00F830A1" w:rsidRDefault="00D02309" w:rsidP="00F830A1">
      <w:pPr>
        <w:pStyle w:val="Paragraph"/>
        <w:tabs>
          <w:tab w:val="left" w:pos="4680"/>
        </w:tabs>
        <w:rPr>
          <w:rStyle w:val="Emphasis"/>
        </w:rPr>
      </w:pPr>
      <w:r w:rsidRPr="00D02309">
        <w:rPr>
          <w:rStyle w:val="Emphasis"/>
        </w:rPr>
        <w:t>The test results reveal variations in torque and power output across the different turbine types tested. Generally, the torque produced by each turbine type shows significant differences, although the available data is somewhat limited.</w:t>
      </w:r>
    </w:p>
    <w:p w14:paraId="6AA2F859" w14:textId="37CBAAB6" w:rsidR="00D02309" w:rsidRPr="00F830A1" w:rsidRDefault="00D02309" w:rsidP="00F830A1">
      <w:pPr>
        <w:pStyle w:val="Paragraph"/>
        <w:tabs>
          <w:tab w:val="left" w:pos="4680"/>
        </w:tabs>
        <w:rPr>
          <w:rStyle w:val="Emphasis"/>
        </w:rPr>
      </w:pPr>
      <w:r w:rsidRPr="00D02309">
        <w:rPr>
          <w:rStyle w:val="Emphasis"/>
        </w:rPr>
        <w:t xml:space="preserve">For Turbine Type 1, as listed in </w:t>
      </w:r>
      <w:r w:rsidR="00B567B6" w:rsidRPr="00F830A1">
        <w:rPr>
          <w:rStyle w:val="Emphasis"/>
          <w:b/>
          <w:bCs/>
        </w:rPr>
        <w:t>TABLE 2</w:t>
      </w:r>
      <w:r w:rsidRPr="00D02309">
        <w:rPr>
          <w:rStyle w:val="Emphasis"/>
        </w:rPr>
        <w:t>, the torque achieved is 3023.21 Nm with a power output of 29,929.77 Watts. This indicates the highest performance compared to the other turbine types in terms of both torque and power. This turbine likely features a more efficient design or configuration for capturing and converting fluid energy into torque and power.</w:t>
      </w:r>
    </w:p>
    <w:p w14:paraId="091E6639" w14:textId="77777777" w:rsidR="00D02309" w:rsidRPr="00F830A1" w:rsidRDefault="00D02309" w:rsidP="00F830A1">
      <w:pPr>
        <w:pStyle w:val="Paragraph"/>
        <w:tabs>
          <w:tab w:val="left" w:pos="4680"/>
        </w:tabs>
        <w:rPr>
          <w:rStyle w:val="Emphasis"/>
        </w:rPr>
      </w:pPr>
      <w:r w:rsidRPr="00D02309">
        <w:rPr>
          <w:rStyle w:val="Emphasis"/>
        </w:rPr>
        <w:t>In contrast, Turbine Type 2 produces a lower torque of 2707.86 Nm and a power output of 26,807.81 Watts. While still relatively high, these values indicate a performance drop compared to Turbine Type 1, possibly due to differences in the design or configuration of the blades and guide vanes.</w:t>
      </w:r>
    </w:p>
    <w:p w14:paraId="6E443DCB" w14:textId="77777777" w:rsidR="00D02309" w:rsidRPr="00F830A1" w:rsidRDefault="00D02309" w:rsidP="00F830A1">
      <w:pPr>
        <w:pStyle w:val="Paragraph"/>
        <w:tabs>
          <w:tab w:val="left" w:pos="4680"/>
        </w:tabs>
        <w:rPr>
          <w:rStyle w:val="Emphasis"/>
        </w:rPr>
      </w:pPr>
      <w:r w:rsidRPr="00D02309">
        <w:rPr>
          <w:rStyle w:val="Emphasis"/>
        </w:rPr>
        <w:t>Turbine Type 3 shows a torque of 1967.37 Nm and a power output of 19,476.96 Watts. The torque and power for this turbine are lower compared to Turbine Types 1 and 2. This may suggest that the blade and guide vane design for Turbine Type 3 is less optimal in utilizing fluid flow compared to the other turbine types.</w:t>
      </w:r>
    </w:p>
    <w:p w14:paraId="4B039194" w14:textId="77777777" w:rsidR="00D02309" w:rsidRPr="00F830A1" w:rsidRDefault="00D02309" w:rsidP="00F830A1">
      <w:pPr>
        <w:pStyle w:val="Paragraph"/>
        <w:tabs>
          <w:tab w:val="left" w:pos="4680"/>
        </w:tabs>
        <w:rPr>
          <w:rStyle w:val="Emphasis"/>
        </w:rPr>
      </w:pPr>
      <w:r w:rsidRPr="00D02309">
        <w:rPr>
          <w:rStyle w:val="Emphasis"/>
        </w:rPr>
        <w:t>Finally, Turbine Type 4 produces a torque of 2014.4 Nm and a power output of 19,942.56 Watts. Although the torque for Turbine Type 4 is slightly higher than that of Turbine Type 3, the power output is almost the same as Turbine Type 3. This minor difference in output may be attributed to slight variations in design or operational conditions.</w:t>
      </w:r>
    </w:p>
    <w:p w14:paraId="62F4A5EB" w14:textId="77777777" w:rsidR="00D02309" w:rsidRPr="00F830A1" w:rsidRDefault="00D02309" w:rsidP="00F830A1">
      <w:pPr>
        <w:pStyle w:val="Paragraph"/>
        <w:tabs>
          <w:tab w:val="left" w:pos="4680"/>
        </w:tabs>
        <w:rPr>
          <w:rStyle w:val="Emphasis"/>
        </w:rPr>
      </w:pPr>
      <w:r w:rsidRPr="00D02309">
        <w:rPr>
          <w:rStyle w:val="Emphasis"/>
        </w:rPr>
        <w:t>Overall, the data indicates that Turbine Type 1 exhibits the best performance in terms of torque and power. The observed differences among these turbine types may be related to variations in blade and guide vane designs, which affect the efficiency of converting fluid energy into torque and power. Despite the limited data, this analysis provides initial insights into how design changes in turbines can impact performance and underscores the need for further studies to optimize turbine design for better results.</w:t>
      </w:r>
    </w:p>
    <w:p w14:paraId="5E8E0954" w14:textId="77777777" w:rsidR="00D02309" w:rsidRPr="00F830A1" w:rsidRDefault="00D02309" w:rsidP="00F830A1">
      <w:pPr>
        <w:pStyle w:val="Paragraph"/>
        <w:tabs>
          <w:tab w:val="left" w:pos="4680"/>
        </w:tabs>
        <w:rPr>
          <w:rStyle w:val="Emphasis"/>
        </w:rPr>
      </w:pPr>
      <w:r w:rsidRPr="00D02309">
        <w:rPr>
          <w:rStyle w:val="Emphasis"/>
        </w:rPr>
        <w:t>Based on the analysis, it can be concluded that variations in the number of blades and guide vanes on the turbine have a significant impact on its performance, particularly in terms of torque and power output. Increasing the number of blades enhances the surface area interacting with the fluid, resulting in higher shaft rotation and greater torque. Additionally, increasing the number of guide vanes also contributes to improved fluid flow efficiency, which ultimately boosts the turbine's power output. These findings indicate that optimizing the number of blades and guide vanes can be an effective strategy for enhancing turbine performance. By understanding this relationship, designers and engineers can make better decisions in designing turbines to achieve maximum efficiency and power.</w:t>
      </w:r>
    </w:p>
    <w:p w14:paraId="0A08B702" w14:textId="77777777" w:rsidR="00D02309" w:rsidRPr="002F2A14" w:rsidRDefault="00D02309" w:rsidP="00D02309">
      <w:pPr>
        <w:pStyle w:val="Heading1"/>
        <w:rPr>
          <w:color w:val="FF0000"/>
          <w:sz w:val="20"/>
        </w:rPr>
      </w:pPr>
      <w:r w:rsidRPr="002F2A14">
        <w:t>CONCLUSIONS</w:t>
      </w:r>
    </w:p>
    <w:p w14:paraId="0B6172E4" w14:textId="77777777" w:rsidR="00D02309" w:rsidRPr="00F830A1" w:rsidRDefault="00D02309" w:rsidP="00F830A1">
      <w:pPr>
        <w:pStyle w:val="Paragraph"/>
        <w:tabs>
          <w:tab w:val="left" w:pos="4680"/>
        </w:tabs>
        <w:rPr>
          <w:rStyle w:val="Emphasis"/>
        </w:rPr>
      </w:pPr>
      <w:r w:rsidRPr="00D02309">
        <w:rPr>
          <w:rStyle w:val="Emphasis"/>
        </w:rPr>
        <w:t xml:space="preserve">The analysis results indicate that the torque and power output of the turbine are not constant and vary depending on the number of blades used. Generally, turbines with 5 blades produce higher torque and power compared to turbines with 3 blades. For instance, the torque for Type 1 and Type 2 turbines reaches 3023.21 Nm and 2707.86 Nm, respectively, while the torque for Type 3 and Type 4 turbines is 1967.37 Nm and 2014.4 Nm, respectively. These findings suggest that a higher number of blades on a water turbine contributes to an increased cross-sectional area </w:t>
      </w:r>
      <w:r w:rsidRPr="00D02309">
        <w:rPr>
          <w:rStyle w:val="Emphasis"/>
        </w:rPr>
        <w:lastRenderedPageBreak/>
        <w:t>exposed to the fluid, which in turn enhances shaft rotation. Consequently, turbines with more blades produce higher torque and power. Therefore, increasing the number of blades can be an effective strategy for improving the performance of water turbines.</w:t>
      </w:r>
    </w:p>
    <w:p w14:paraId="348139EB" w14:textId="77777777" w:rsidR="00D02309" w:rsidRPr="002F2A14" w:rsidRDefault="00D02309" w:rsidP="00D02309">
      <w:pPr>
        <w:pStyle w:val="Heading1"/>
        <w:rPr>
          <w:color w:val="FF0000"/>
        </w:rPr>
      </w:pPr>
      <w:r w:rsidRPr="002F2A14">
        <w:t>Acknowledgments</w:t>
      </w:r>
    </w:p>
    <w:p w14:paraId="5C97C2D6" w14:textId="77777777" w:rsidR="00D02309" w:rsidRPr="00F830A1" w:rsidRDefault="00D02309" w:rsidP="00F830A1">
      <w:pPr>
        <w:pStyle w:val="Paragraph"/>
        <w:tabs>
          <w:tab w:val="left" w:pos="4680"/>
        </w:tabs>
        <w:rPr>
          <w:rStyle w:val="Emphasis"/>
        </w:rPr>
      </w:pPr>
      <w:r w:rsidRPr="00F830A1">
        <w:rPr>
          <w:rStyle w:val="Emphasis"/>
        </w:rPr>
        <w:t>This research was funded by an internal institutional grant from Universitas Muhammadiyah Malang and through self-financing.</w:t>
      </w:r>
    </w:p>
    <w:p w14:paraId="505DFC77" w14:textId="2C5E25B0" w:rsidR="007A3592" w:rsidRDefault="00D02309" w:rsidP="00E57C4D">
      <w:pPr>
        <w:pStyle w:val="Heading1"/>
      </w:pPr>
      <w:r w:rsidRPr="002F2A14">
        <w:t>References</w:t>
      </w:r>
    </w:p>
    <w:p w14:paraId="5A359447" w14:textId="77777777" w:rsidR="001526AB" w:rsidRPr="001526AB" w:rsidRDefault="007A3592" w:rsidP="001526AB">
      <w:pPr>
        <w:pStyle w:val="EndNoteBibliography"/>
        <w:ind w:left="714" w:hanging="357"/>
        <w:jc w:val="both"/>
        <w:rPr>
          <w:sz w:val="20"/>
        </w:rPr>
      </w:pPr>
      <w:r w:rsidRPr="001526AB">
        <w:rPr>
          <w:sz w:val="20"/>
        </w:rPr>
        <w:fldChar w:fldCharType="begin"/>
      </w:r>
      <w:r w:rsidRPr="001526AB">
        <w:rPr>
          <w:sz w:val="20"/>
        </w:rPr>
        <w:instrText xml:space="preserve"> ADDIN EN.REFLIST </w:instrText>
      </w:r>
      <w:r w:rsidRPr="001526AB">
        <w:rPr>
          <w:sz w:val="20"/>
        </w:rPr>
        <w:fldChar w:fldCharType="separate"/>
      </w:r>
      <w:r w:rsidR="001526AB" w:rsidRPr="001526AB">
        <w:rPr>
          <w:sz w:val="20"/>
        </w:rPr>
        <w:t>1.</w:t>
      </w:r>
      <w:r w:rsidR="001526AB" w:rsidRPr="001526AB">
        <w:rPr>
          <w:sz w:val="20"/>
        </w:rPr>
        <w:tab/>
        <w:t xml:space="preserve">Abeykoon, C., </w:t>
      </w:r>
      <w:r w:rsidR="001526AB" w:rsidRPr="001526AB">
        <w:rPr>
          <w:i/>
          <w:sz w:val="20"/>
        </w:rPr>
        <w:t>Modelling and Optimisation of a Kaplan Turbine - a Comprehensive Theoretical and CFD Study.</w:t>
      </w:r>
      <w:r w:rsidR="001526AB" w:rsidRPr="001526AB">
        <w:rPr>
          <w:sz w:val="20"/>
        </w:rPr>
        <w:t xml:space="preserve"> Cleaner Energy Systems, 2022. </w:t>
      </w:r>
      <w:r w:rsidR="001526AB" w:rsidRPr="001526AB">
        <w:rPr>
          <w:b/>
          <w:sz w:val="20"/>
        </w:rPr>
        <w:t>3</w:t>
      </w:r>
      <w:r w:rsidR="001526AB" w:rsidRPr="001526AB">
        <w:rPr>
          <w:sz w:val="20"/>
        </w:rPr>
        <w:t>: p. 31.</w:t>
      </w:r>
    </w:p>
    <w:p w14:paraId="5F54A35C" w14:textId="77777777" w:rsidR="001526AB" w:rsidRPr="001526AB" w:rsidRDefault="001526AB" w:rsidP="001526AB">
      <w:pPr>
        <w:pStyle w:val="EndNoteBibliography"/>
        <w:ind w:left="714" w:hanging="357"/>
        <w:jc w:val="both"/>
        <w:rPr>
          <w:sz w:val="20"/>
        </w:rPr>
      </w:pPr>
      <w:r w:rsidRPr="001526AB">
        <w:rPr>
          <w:sz w:val="20"/>
        </w:rPr>
        <w:t>2.</w:t>
      </w:r>
      <w:r w:rsidRPr="001526AB">
        <w:rPr>
          <w:sz w:val="20"/>
        </w:rPr>
        <w:tab/>
        <w:t xml:space="preserve">Hariyadi, D., </w:t>
      </w:r>
      <w:r w:rsidRPr="001526AB">
        <w:rPr>
          <w:i/>
          <w:sz w:val="20"/>
        </w:rPr>
        <w:t>Perancangan Turbin Propeller Di Desa Sanankerto.</w:t>
      </w:r>
      <w:r w:rsidRPr="001526AB">
        <w:rPr>
          <w:sz w:val="20"/>
        </w:rPr>
        <w:t xml:space="preserve"> Journal of Chemical Information and Modeling, 2017. </w:t>
      </w:r>
      <w:r w:rsidRPr="001526AB">
        <w:rPr>
          <w:b/>
          <w:sz w:val="20"/>
        </w:rPr>
        <w:t>4</w:t>
      </w:r>
      <w:r w:rsidRPr="001526AB">
        <w:rPr>
          <w:sz w:val="20"/>
        </w:rPr>
        <w:t>: p. 4-24.</w:t>
      </w:r>
    </w:p>
    <w:p w14:paraId="5DCC0AF6" w14:textId="77777777" w:rsidR="001526AB" w:rsidRPr="001526AB" w:rsidRDefault="001526AB" w:rsidP="001526AB">
      <w:pPr>
        <w:pStyle w:val="EndNoteBibliography"/>
        <w:ind w:left="714" w:hanging="357"/>
        <w:jc w:val="both"/>
        <w:rPr>
          <w:sz w:val="20"/>
        </w:rPr>
      </w:pPr>
      <w:r w:rsidRPr="001526AB">
        <w:rPr>
          <w:sz w:val="20"/>
        </w:rPr>
        <w:t>3.</w:t>
      </w:r>
      <w:r w:rsidRPr="001526AB">
        <w:rPr>
          <w:sz w:val="20"/>
        </w:rPr>
        <w:tab/>
        <w:t xml:space="preserve">Sanusi, A., </w:t>
      </w:r>
      <w:r w:rsidRPr="001526AB">
        <w:rPr>
          <w:i/>
          <w:sz w:val="20"/>
        </w:rPr>
        <w:t>Simulasi Aliran Fluida pada Blade Rotor Turbin Angin Savonius dengan Computation Fluid Dynamics (CFD).</w:t>
      </w:r>
      <w:r w:rsidRPr="001526AB">
        <w:rPr>
          <w:sz w:val="20"/>
        </w:rPr>
        <w:t xml:space="preserve"> LONTAR Jurnal Teknik Mesin Undana, 2017. </w:t>
      </w:r>
      <w:r w:rsidRPr="001526AB">
        <w:rPr>
          <w:b/>
          <w:sz w:val="20"/>
        </w:rPr>
        <w:t>4</w:t>
      </w:r>
      <w:r w:rsidRPr="001526AB">
        <w:rPr>
          <w:sz w:val="20"/>
        </w:rPr>
        <w:t>(1): p. 11-15.</w:t>
      </w:r>
    </w:p>
    <w:p w14:paraId="01F67179" w14:textId="77777777" w:rsidR="001526AB" w:rsidRPr="001526AB" w:rsidRDefault="001526AB" w:rsidP="001526AB">
      <w:pPr>
        <w:pStyle w:val="EndNoteBibliography"/>
        <w:ind w:left="714" w:hanging="357"/>
        <w:jc w:val="both"/>
        <w:rPr>
          <w:sz w:val="20"/>
        </w:rPr>
      </w:pPr>
      <w:r w:rsidRPr="001526AB">
        <w:rPr>
          <w:sz w:val="20"/>
        </w:rPr>
        <w:t>4.</w:t>
      </w:r>
      <w:r w:rsidRPr="001526AB">
        <w:rPr>
          <w:sz w:val="20"/>
        </w:rPr>
        <w:tab/>
        <w:t xml:space="preserve">Rahmandhika, A., et al., </w:t>
      </w:r>
      <w:r w:rsidRPr="001526AB">
        <w:rPr>
          <w:i/>
          <w:sz w:val="20"/>
        </w:rPr>
        <w:t>Analisis Variasi Pipa Penstock Terhadap Kecepatan Inlet Turbin pada PLTMH Boonpring Menggunakan CFD.</w:t>
      </w:r>
      <w:r w:rsidRPr="001526AB">
        <w:rPr>
          <w:sz w:val="20"/>
        </w:rPr>
        <w:t xml:space="preserve"> ARMATUR: Artikel Teknik Mesin &amp; Manufaktur, 2024. </w:t>
      </w:r>
      <w:r w:rsidRPr="001526AB">
        <w:rPr>
          <w:b/>
          <w:sz w:val="20"/>
        </w:rPr>
        <w:t>5</w:t>
      </w:r>
      <w:r w:rsidRPr="001526AB">
        <w:rPr>
          <w:sz w:val="20"/>
        </w:rPr>
        <w:t>(1): p. 115-121.</w:t>
      </w:r>
    </w:p>
    <w:p w14:paraId="29A83745" w14:textId="77777777" w:rsidR="001526AB" w:rsidRPr="001526AB" w:rsidRDefault="001526AB" w:rsidP="001526AB">
      <w:pPr>
        <w:pStyle w:val="EndNoteBibliography"/>
        <w:ind w:left="714" w:hanging="357"/>
        <w:jc w:val="both"/>
        <w:rPr>
          <w:sz w:val="20"/>
        </w:rPr>
      </w:pPr>
      <w:r w:rsidRPr="001526AB">
        <w:rPr>
          <w:sz w:val="20"/>
        </w:rPr>
        <w:t>5.</w:t>
      </w:r>
      <w:r w:rsidRPr="001526AB">
        <w:rPr>
          <w:sz w:val="20"/>
        </w:rPr>
        <w:tab/>
        <w:t xml:space="preserve">Sayoga, I.M.A., et al., </w:t>
      </w:r>
      <w:r w:rsidRPr="001526AB">
        <w:rPr>
          <w:i/>
          <w:sz w:val="20"/>
        </w:rPr>
        <w:t>Pengaruh Variasi Jumlah Blade Terhadap Aerodinamik Performan Pada Rancangan Kincir Angin 300 watt.</w:t>
      </w:r>
      <w:r w:rsidRPr="001526AB">
        <w:rPr>
          <w:sz w:val="20"/>
        </w:rPr>
        <w:t xml:space="preserve"> Dinamika Teknik Mesin, 2014. </w:t>
      </w:r>
      <w:r w:rsidRPr="001526AB">
        <w:rPr>
          <w:b/>
          <w:sz w:val="20"/>
        </w:rPr>
        <w:t>4</w:t>
      </w:r>
      <w:r w:rsidRPr="001526AB">
        <w:rPr>
          <w:sz w:val="20"/>
        </w:rPr>
        <w:t>(2): p. 103-109.</w:t>
      </w:r>
    </w:p>
    <w:p w14:paraId="3B8FFE7B" w14:textId="555E9C8A" w:rsidR="00032AC5" w:rsidRDefault="007A3592" w:rsidP="001526AB">
      <w:pPr>
        <w:ind w:left="714" w:hanging="357"/>
        <w:jc w:val="both"/>
      </w:pPr>
      <w:r w:rsidRPr="001526AB">
        <w:rPr>
          <w:sz w:val="20"/>
        </w:rPr>
        <w:fldChar w:fldCharType="end"/>
      </w:r>
    </w:p>
    <w:sectPr w:rsidR="00032AC5" w:rsidSect="00D02309">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776904766">
    <w:abstractNumId w:val="0"/>
  </w:num>
  <w:num w:numId="2" w16cid:durableId="1272519393">
    <w:abstractNumId w:val="2"/>
  </w:num>
  <w:num w:numId="3" w16cid:durableId="1832060137">
    <w:abstractNumId w:val="1"/>
  </w:num>
  <w:num w:numId="4" w16cid:durableId="56128386">
    <w:abstractNumId w:val="0"/>
  </w:num>
  <w:num w:numId="5" w16cid:durableId="1100446290">
    <w:abstractNumId w:val="2"/>
  </w:num>
  <w:num w:numId="6" w16cid:durableId="550461401">
    <w:abstractNumId w:val="1"/>
  </w:num>
  <w:num w:numId="7" w16cid:durableId="1700550388">
    <w:abstractNumId w:val="0"/>
  </w:num>
  <w:num w:numId="8" w16cid:durableId="157818033">
    <w:abstractNumId w:val="2"/>
  </w:num>
  <w:num w:numId="9" w16cid:durableId="122769208">
    <w:abstractNumId w:val="1"/>
  </w:num>
  <w:num w:numId="10" w16cid:durableId="1012292830">
    <w:abstractNumId w:val="0"/>
  </w:num>
  <w:num w:numId="11" w16cid:durableId="826021892">
    <w:abstractNumId w:val="2"/>
  </w:num>
  <w:num w:numId="12" w16cid:durableId="712577289">
    <w:abstractNumId w:val="1"/>
  </w:num>
  <w:num w:numId="13" w16cid:durableId="788015718">
    <w:abstractNumId w:val="0"/>
  </w:num>
  <w:num w:numId="14" w16cid:durableId="1371759644">
    <w:abstractNumId w:val="2"/>
  </w:num>
  <w:num w:numId="15" w16cid:durableId="1854034598">
    <w:abstractNumId w:val="1"/>
  </w:num>
  <w:num w:numId="16" w16cid:durableId="888883596">
    <w:abstractNumId w:val="0"/>
  </w:num>
  <w:num w:numId="17" w16cid:durableId="896670567">
    <w:abstractNumId w:val="2"/>
  </w:num>
  <w:num w:numId="18" w16cid:durableId="1888832006">
    <w:abstractNumId w:val="1"/>
  </w:num>
  <w:num w:numId="19" w16cid:durableId="911818837">
    <w:abstractNumId w:val="0"/>
  </w:num>
  <w:num w:numId="20" w16cid:durableId="1099712493">
    <w:abstractNumId w:val="2"/>
  </w:num>
  <w:num w:numId="21" w16cid:durableId="18219226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02309"/>
    <w:rsid w:val="00011CD2"/>
    <w:rsid w:val="00032AC5"/>
    <w:rsid w:val="00042A8D"/>
    <w:rsid w:val="00056521"/>
    <w:rsid w:val="00061F6A"/>
    <w:rsid w:val="00073ED8"/>
    <w:rsid w:val="000D39CD"/>
    <w:rsid w:val="00136E10"/>
    <w:rsid w:val="0014748E"/>
    <w:rsid w:val="001526AB"/>
    <w:rsid w:val="001D6B75"/>
    <w:rsid w:val="002324A2"/>
    <w:rsid w:val="00336753"/>
    <w:rsid w:val="003C6CE0"/>
    <w:rsid w:val="003F5C0C"/>
    <w:rsid w:val="004E28FB"/>
    <w:rsid w:val="005700F5"/>
    <w:rsid w:val="005945D2"/>
    <w:rsid w:val="005A2AC9"/>
    <w:rsid w:val="00634371"/>
    <w:rsid w:val="0064419F"/>
    <w:rsid w:val="006E6891"/>
    <w:rsid w:val="00727846"/>
    <w:rsid w:val="007A3592"/>
    <w:rsid w:val="007B1881"/>
    <w:rsid w:val="007B730D"/>
    <w:rsid w:val="008A0E7D"/>
    <w:rsid w:val="00A1188C"/>
    <w:rsid w:val="00A432AB"/>
    <w:rsid w:val="00A53E28"/>
    <w:rsid w:val="00B154F6"/>
    <w:rsid w:val="00B567B6"/>
    <w:rsid w:val="00C35C4F"/>
    <w:rsid w:val="00CB46A4"/>
    <w:rsid w:val="00D02309"/>
    <w:rsid w:val="00D44F38"/>
    <w:rsid w:val="00D65EDE"/>
    <w:rsid w:val="00D9734C"/>
    <w:rsid w:val="00E57C4D"/>
    <w:rsid w:val="00EC20E4"/>
    <w:rsid w:val="00F830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BB380"/>
  <w15:chartTrackingRefBased/>
  <w15:docId w15:val="{B00D0B65-74A5-4B6B-BE99-CCFEB71F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2"/>
        <w:szCs w:val="22"/>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02309"/>
    <w:rPr>
      <w:rFonts w:ascii="Times New Roman" w:hAnsi="Times New Roman" w:cs="Times New Roman"/>
      <w:kern w:val="0"/>
      <w:sz w:val="24"/>
      <w:szCs w:val="20"/>
      <w:lang w:val="en-US"/>
      <w14:ligatures w14:val="none"/>
    </w:rPr>
  </w:style>
  <w:style w:type="paragraph" w:styleId="Heading1">
    <w:name w:val="heading 1"/>
    <w:basedOn w:val="Normal"/>
    <w:next w:val="Paragraph"/>
    <w:link w:val="Heading1Char"/>
    <w:qFormat/>
    <w:rsid w:val="00A53E28"/>
    <w:pPr>
      <w:keepNext/>
      <w:spacing w:before="240" w:after="240"/>
      <w:jc w:val="center"/>
      <w:outlineLvl w:val="0"/>
    </w:pPr>
    <w:rPr>
      <w:b/>
      <w:caps/>
    </w:rPr>
  </w:style>
  <w:style w:type="paragraph" w:styleId="Heading2">
    <w:name w:val="heading 2"/>
    <w:basedOn w:val="Normal"/>
    <w:next w:val="Paragraph"/>
    <w:link w:val="Heading2Char"/>
    <w:qFormat/>
    <w:rsid w:val="00A53E28"/>
    <w:pPr>
      <w:keepNext/>
      <w:spacing w:before="240" w:after="240"/>
      <w:jc w:val="center"/>
      <w:outlineLvl w:val="1"/>
    </w:pPr>
    <w:rPr>
      <w:b/>
    </w:rPr>
  </w:style>
  <w:style w:type="paragraph" w:styleId="Heading3">
    <w:name w:val="heading 3"/>
    <w:basedOn w:val="Normal"/>
    <w:next w:val="Normal"/>
    <w:link w:val="Heading3Char"/>
    <w:qFormat/>
    <w:rsid w:val="00A53E28"/>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A53E28"/>
    <w:pPr>
      <w:spacing w:before="360" w:after="360"/>
      <w:ind w:left="289" w:right="289"/>
      <w:jc w:val="both"/>
    </w:pPr>
    <w:rPr>
      <w:sz w:val="18"/>
    </w:rPr>
  </w:style>
  <w:style w:type="character" w:customStyle="1" w:styleId="Heading1Char">
    <w:name w:val="Heading 1 Char"/>
    <w:basedOn w:val="DefaultParagraphFont"/>
    <w:link w:val="Heading1"/>
    <w:rsid w:val="00A53E28"/>
    <w:rPr>
      <w:rFonts w:ascii="Times New Roman" w:hAnsi="Times New Roman" w:cs="Times New Roman"/>
      <w:b/>
      <w:caps/>
      <w:kern w:val="0"/>
      <w:sz w:val="24"/>
      <w:szCs w:val="20"/>
      <w:lang w:val="en-US"/>
      <w14:ligatures w14:val="none"/>
    </w:rPr>
  </w:style>
  <w:style w:type="paragraph" w:customStyle="1" w:styleId="AuthorAffiliation">
    <w:name w:val="Author Affiliation"/>
    <w:basedOn w:val="Normal"/>
    <w:rsid w:val="00A53E28"/>
    <w:pPr>
      <w:jc w:val="center"/>
    </w:pPr>
    <w:rPr>
      <w:i/>
      <w:sz w:val="20"/>
    </w:rPr>
  </w:style>
  <w:style w:type="paragraph" w:customStyle="1" w:styleId="AuthorEmail">
    <w:name w:val="Author Email"/>
    <w:basedOn w:val="Normal"/>
    <w:qFormat/>
    <w:rsid w:val="00A53E28"/>
    <w:pPr>
      <w:jc w:val="center"/>
    </w:pPr>
    <w:rPr>
      <w:sz w:val="20"/>
    </w:rPr>
  </w:style>
  <w:style w:type="paragraph" w:customStyle="1" w:styleId="AuthorName">
    <w:name w:val="Author Name"/>
    <w:basedOn w:val="Normal"/>
    <w:next w:val="AuthorAffiliation"/>
    <w:rsid w:val="00A53E28"/>
    <w:pPr>
      <w:spacing w:before="360" w:after="360"/>
      <w:jc w:val="center"/>
    </w:pPr>
    <w:rPr>
      <w:sz w:val="28"/>
    </w:rPr>
  </w:style>
  <w:style w:type="paragraph" w:styleId="BalloonText">
    <w:name w:val="Balloon Text"/>
    <w:basedOn w:val="Normal"/>
    <w:link w:val="BalloonTextChar"/>
    <w:rsid w:val="00A53E28"/>
    <w:rPr>
      <w:rFonts w:ascii="Tahoma" w:hAnsi="Tahoma" w:cs="Tahoma"/>
      <w:sz w:val="16"/>
      <w:szCs w:val="16"/>
    </w:rPr>
  </w:style>
  <w:style w:type="character" w:customStyle="1" w:styleId="BalloonTextChar">
    <w:name w:val="Balloon Text Char"/>
    <w:basedOn w:val="DefaultParagraphFont"/>
    <w:link w:val="BalloonText"/>
    <w:rsid w:val="00A53E28"/>
    <w:rPr>
      <w:rFonts w:ascii="Tahoma"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A53E28"/>
    <w:rPr>
      <w:sz w:val="16"/>
      <w:szCs w:val="16"/>
    </w:rPr>
  </w:style>
  <w:style w:type="paragraph" w:styleId="CommentText">
    <w:name w:val="annotation text"/>
    <w:basedOn w:val="Normal"/>
    <w:link w:val="CommentTextChar"/>
    <w:uiPriority w:val="99"/>
    <w:semiHidden/>
    <w:unhideWhenUsed/>
    <w:rsid w:val="00A53E28"/>
    <w:rPr>
      <w:sz w:val="20"/>
    </w:rPr>
  </w:style>
  <w:style w:type="character" w:customStyle="1" w:styleId="CommentTextChar">
    <w:name w:val="Comment Text Char"/>
    <w:basedOn w:val="DefaultParagraphFont"/>
    <w:link w:val="CommentText"/>
    <w:uiPriority w:val="99"/>
    <w:semiHidden/>
    <w:rsid w:val="00A53E28"/>
    <w:rPr>
      <w:rFonts w:ascii="Times New Roman" w:hAnsi="Times New Roman" w:cs="Times New Roman"/>
      <w:kern w:val="0"/>
      <w:sz w:val="20"/>
      <w:szCs w:val="20"/>
      <w:lang w:val="en-US"/>
      <w14:ligatures w14:val="none"/>
    </w:rPr>
  </w:style>
  <w:style w:type="character" w:styleId="Emphasis">
    <w:name w:val="Emphasis"/>
    <w:basedOn w:val="DefaultParagraphFont"/>
    <w:uiPriority w:val="20"/>
    <w:qFormat/>
    <w:rsid w:val="00F830A1"/>
    <w:rPr>
      <w:color w:val="333333"/>
    </w:rPr>
  </w:style>
  <w:style w:type="paragraph" w:customStyle="1" w:styleId="Paragraph">
    <w:name w:val="Paragraph"/>
    <w:basedOn w:val="Normal"/>
    <w:link w:val="ParagraphChar"/>
    <w:rsid w:val="00A53E28"/>
    <w:pPr>
      <w:ind w:firstLine="284"/>
      <w:jc w:val="both"/>
    </w:pPr>
    <w:rPr>
      <w:sz w:val="20"/>
    </w:rPr>
  </w:style>
  <w:style w:type="paragraph" w:customStyle="1" w:styleId="Equation">
    <w:name w:val="Equation"/>
    <w:basedOn w:val="Paragraph"/>
    <w:rsid w:val="00A53E28"/>
    <w:pPr>
      <w:tabs>
        <w:tab w:val="center" w:pos="4320"/>
        <w:tab w:val="right" w:pos="9242"/>
      </w:tabs>
      <w:ind w:firstLine="0"/>
      <w:jc w:val="center"/>
    </w:pPr>
  </w:style>
  <w:style w:type="paragraph" w:customStyle="1" w:styleId="Figure">
    <w:name w:val="Figure"/>
    <w:basedOn w:val="Paragraph"/>
    <w:rsid w:val="00A53E28"/>
    <w:pPr>
      <w:keepNext/>
      <w:ind w:firstLine="0"/>
      <w:jc w:val="center"/>
    </w:pPr>
  </w:style>
  <w:style w:type="paragraph" w:customStyle="1" w:styleId="FigureCaption">
    <w:name w:val="Figure Caption"/>
    <w:next w:val="Paragraph"/>
    <w:rsid w:val="00A53E28"/>
    <w:pPr>
      <w:spacing w:before="120"/>
      <w:jc w:val="center"/>
    </w:pPr>
    <w:rPr>
      <w:rFonts w:ascii="Times New Roman" w:hAnsi="Times New Roman" w:cs="Times New Roman"/>
      <w:kern w:val="0"/>
      <w:sz w:val="18"/>
      <w:szCs w:val="20"/>
      <w:lang w:val="en-US"/>
      <w14:ligatures w14:val="none"/>
    </w:rPr>
  </w:style>
  <w:style w:type="character" w:styleId="FootnoteReference">
    <w:name w:val="footnote reference"/>
    <w:semiHidden/>
    <w:rsid w:val="00A53E28"/>
    <w:rPr>
      <w:vertAlign w:val="superscript"/>
    </w:rPr>
  </w:style>
  <w:style w:type="paragraph" w:styleId="FootnoteText">
    <w:name w:val="footnote text"/>
    <w:basedOn w:val="Normal"/>
    <w:link w:val="FootnoteTextChar"/>
    <w:semiHidden/>
    <w:rsid w:val="00A53E28"/>
    <w:rPr>
      <w:sz w:val="16"/>
    </w:rPr>
  </w:style>
  <w:style w:type="character" w:customStyle="1" w:styleId="FootnoteTextChar">
    <w:name w:val="Footnote Text Char"/>
    <w:basedOn w:val="DefaultParagraphFont"/>
    <w:link w:val="FootnoteText"/>
    <w:semiHidden/>
    <w:rsid w:val="00A53E28"/>
    <w:rPr>
      <w:rFonts w:ascii="Times New Roman" w:hAnsi="Times New Roman" w:cs="Times New Roman"/>
      <w:kern w:val="0"/>
      <w:sz w:val="16"/>
      <w:szCs w:val="20"/>
      <w:lang w:val="en-US"/>
      <w14:ligatures w14:val="none"/>
    </w:rPr>
  </w:style>
  <w:style w:type="character" w:customStyle="1" w:styleId="Heading2Char">
    <w:name w:val="Heading 2 Char"/>
    <w:basedOn w:val="DefaultParagraphFont"/>
    <w:link w:val="Heading2"/>
    <w:rsid w:val="00A53E28"/>
    <w:rPr>
      <w:rFonts w:ascii="Times New Roman" w:hAnsi="Times New Roman" w:cs="Times New Roman"/>
      <w:b/>
      <w:kern w:val="0"/>
      <w:sz w:val="24"/>
      <w:szCs w:val="20"/>
      <w:lang w:val="en-US"/>
      <w14:ligatures w14:val="none"/>
    </w:rPr>
  </w:style>
  <w:style w:type="character" w:customStyle="1" w:styleId="Heading3Char">
    <w:name w:val="Heading 3 Char"/>
    <w:basedOn w:val="DefaultParagraphFont"/>
    <w:link w:val="Heading3"/>
    <w:rsid w:val="00A53E28"/>
    <w:rPr>
      <w:rFonts w:ascii="Times New Roman" w:hAnsi="Times New Roman" w:cs="Times New Roman"/>
      <w:i/>
      <w:kern w:val="0"/>
      <w:sz w:val="20"/>
      <w:szCs w:val="20"/>
      <w:lang w:val="en-US"/>
      <w14:ligatures w14:val="none"/>
    </w:rPr>
  </w:style>
  <w:style w:type="character" w:styleId="Hyperlink">
    <w:name w:val="Hyperlink"/>
    <w:rsid w:val="00A53E28"/>
    <w:rPr>
      <w:color w:val="0000FF"/>
      <w:u w:val="single"/>
    </w:rPr>
  </w:style>
  <w:style w:type="paragraph" w:styleId="NormalWeb">
    <w:name w:val="Normal (Web)"/>
    <w:basedOn w:val="Normal"/>
    <w:uiPriority w:val="99"/>
    <w:unhideWhenUsed/>
    <w:rsid w:val="00A53E28"/>
    <w:pPr>
      <w:spacing w:before="100" w:beforeAutospacing="1" w:after="100" w:afterAutospacing="1"/>
    </w:pPr>
    <w:rPr>
      <w:szCs w:val="24"/>
      <w:lang w:val="en-GB" w:eastAsia="en-GB"/>
    </w:rPr>
  </w:style>
  <w:style w:type="paragraph" w:customStyle="1" w:styleId="PaperTitle">
    <w:name w:val="Paper Title"/>
    <w:basedOn w:val="Normal"/>
    <w:next w:val="AuthorName"/>
    <w:qFormat/>
    <w:rsid w:val="00A53E28"/>
    <w:pPr>
      <w:spacing w:before="1200"/>
      <w:jc w:val="center"/>
    </w:pPr>
    <w:rPr>
      <w:b/>
      <w:sz w:val="36"/>
    </w:rPr>
  </w:style>
  <w:style w:type="paragraph" w:customStyle="1" w:styleId="Paragraphbulleted">
    <w:name w:val="Paragraph (bulleted)"/>
    <w:basedOn w:val="Paragraph"/>
    <w:rsid w:val="00A53E28"/>
    <w:pPr>
      <w:numPr>
        <w:numId w:val="19"/>
      </w:numPr>
    </w:pPr>
  </w:style>
  <w:style w:type="paragraph" w:customStyle="1" w:styleId="Paragraphnumbered">
    <w:name w:val="Paragraph (numbered)"/>
    <w:rsid w:val="00A53E28"/>
    <w:pPr>
      <w:numPr>
        <w:numId w:val="20"/>
      </w:numPr>
      <w:jc w:val="both"/>
    </w:pPr>
    <w:rPr>
      <w:rFonts w:ascii="Times New Roman" w:hAnsi="Times New Roman" w:cs="Times New Roman"/>
      <w:kern w:val="0"/>
      <w:sz w:val="20"/>
      <w:szCs w:val="20"/>
      <w:lang w:val="en-US"/>
      <w14:ligatures w14:val="none"/>
    </w:rPr>
  </w:style>
  <w:style w:type="paragraph" w:customStyle="1" w:styleId="Reference">
    <w:name w:val="Reference"/>
    <w:basedOn w:val="Paragraph"/>
    <w:rsid w:val="00A53E28"/>
    <w:pPr>
      <w:numPr>
        <w:numId w:val="21"/>
      </w:numPr>
    </w:pPr>
  </w:style>
  <w:style w:type="character" w:styleId="Strong">
    <w:name w:val="Strong"/>
    <w:basedOn w:val="DefaultParagraphFont"/>
    <w:uiPriority w:val="22"/>
    <w:qFormat/>
    <w:rsid w:val="00A53E28"/>
    <w:rPr>
      <w:b/>
      <w:bCs/>
    </w:rPr>
  </w:style>
  <w:style w:type="paragraph" w:customStyle="1" w:styleId="TableCaption">
    <w:name w:val="Table Caption"/>
    <w:basedOn w:val="FigureCaption"/>
    <w:qFormat/>
    <w:rsid w:val="00A53E28"/>
    <w:rPr>
      <w:szCs w:val="18"/>
    </w:rPr>
  </w:style>
  <w:style w:type="table" w:styleId="TableGrid">
    <w:name w:val="Table Grid"/>
    <w:basedOn w:val="TableNormal"/>
    <w:rsid w:val="00A53E28"/>
    <w:rPr>
      <w:rFonts w:ascii="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3E28"/>
    <w:rPr>
      <w:color w:val="605E5C"/>
      <w:shd w:val="clear" w:color="auto" w:fill="E1DFDD"/>
    </w:rPr>
  </w:style>
  <w:style w:type="paragraph" w:customStyle="1" w:styleId="Style1">
    <w:name w:val="Style1"/>
    <w:basedOn w:val="BodyText"/>
    <w:rsid w:val="00056521"/>
    <w:pPr>
      <w:widowControl w:val="0"/>
      <w:autoSpaceDE w:val="0"/>
      <w:autoSpaceDN w:val="0"/>
      <w:spacing w:after="0"/>
    </w:pPr>
    <w:rPr>
      <w:sz w:val="20"/>
    </w:rPr>
  </w:style>
  <w:style w:type="paragraph" w:styleId="BodyText">
    <w:name w:val="Body Text"/>
    <w:basedOn w:val="Normal"/>
    <w:link w:val="BodyTextChar"/>
    <w:uiPriority w:val="1"/>
    <w:unhideWhenUsed/>
    <w:qFormat/>
    <w:rsid w:val="00056521"/>
    <w:pPr>
      <w:spacing w:after="120"/>
    </w:pPr>
  </w:style>
  <w:style w:type="character" w:customStyle="1" w:styleId="BodyTextChar">
    <w:name w:val="Body Text Char"/>
    <w:basedOn w:val="DefaultParagraphFont"/>
    <w:link w:val="BodyText"/>
    <w:uiPriority w:val="1"/>
    <w:rsid w:val="00056521"/>
    <w:rPr>
      <w:rFonts w:ascii="Times New Roman" w:eastAsia="Times New Roman" w:hAnsi="Times New Roman" w:cs="Times New Roman"/>
      <w:kern w:val="0"/>
      <w:sz w:val="24"/>
      <w:szCs w:val="20"/>
      <w:lang w:val="en-US"/>
      <w14:ligatures w14:val="none"/>
    </w:rPr>
  </w:style>
  <w:style w:type="paragraph" w:customStyle="1" w:styleId="TableParagraph">
    <w:name w:val="Table Paragraph"/>
    <w:basedOn w:val="Normal"/>
    <w:uiPriority w:val="1"/>
    <w:qFormat/>
    <w:rsid w:val="00D02309"/>
    <w:pPr>
      <w:widowControl w:val="0"/>
      <w:autoSpaceDE w:val="0"/>
      <w:autoSpaceDN w:val="0"/>
      <w:spacing w:line="275" w:lineRule="exact"/>
      <w:jc w:val="center"/>
    </w:pPr>
    <w:rPr>
      <w:sz w:val="22"/>
      <w:szCs w:val="22"/>
    </w:rPr>
  </w:style>
  <w:style w:type="paragraph" w:customStyle="1" w:styleId="EndNoteBibliographyTitle">
    <w:name w:val="EndNote Bibliography Title"/>
    <w:basedOn w:val="Normal"/>
    <w:link w:val="EndNoteBibliographyTitleChar"/>
    <w:rsid w:val="007A3592"/>
    <w:pPr>
      <w:jc w:val="center"/>
    </w:pPr>
    <w:rPr>
      <w:noProof/>
    </w:rPr>
  </w:style>
  <w:style w:type="character" w:customStyle="1" w:styleId="ParagraphChar">
    <w:name w:val="Paragraph Char"/>
    <w:basedOn w:val="DefaultParagraphFont"/>
    <w:link w:val="Paragraph"/>
    <w:rsid w:val="007A3592"/>
    <w:rPr>
      <w:rFonts w:ascii="Times New Roman" w:hAnsi="Times New Roman" w:cs="Times New Roman"/>
      <w:kern w:val="0"/>
      <w:sz w:val="20"/>
      <w:szCs w:val="20"/>
      <w:lang w:val="en-US"/>
      <w14:ligatures w14:val="none"/>
    </w:rPr>
  </w:style>
  <w:style w:type="character" w:customStyle="1" w:styleId="EndNoteBibliographyTitleChar">
    <w:name w:val="EndNote Bibliography Title Char"/>
    <w:basedOn w:val="ParagraphChar"/>
    <w:link w:val="EndNoteBibliographyTitle"/>
    <w:rsid w:val="007A3592"/>
    <w:rPr>
      <w:rFonts w:ascii="Times New Roman" w:hAnsi="Times New Roman" w:cs="Times New Roman"/>
      <w:noProof/>
      <w:kern w:val="0"/>
      <w:sz w:val="24"/>
      <w:szCs w:val="20"/>
      <w:lang w:val="en-US"/>
      <w14:ligatures w14:val="none"/>
    </w:rPr>
  </w:style>
  <w:style w:type="paragraph" w:customStyle="1" w:styleId="EndNoteBibliography">
    <w:name w:val="EndNote Bibliography"/>
    <w:basedOn w:val="Normal"/>
    <w:link w:val="EndNoteBibliographyChar"/>
    <w:rsid w:val="007A3592"/>
    <w:rPr>
      <w:noProof/>
    </w:rPr>
  </w:style>
  <w:style w:type="character" w:customStyle="1" w:styleId="EndNoteBibliographyChar">
    <w:name w:val="EndNote Bibliography Char"/>
    <w:basedOn w:val="ParagraphChar"/>
    <w:link w:val="EndNoteBibliography"/>
    <w:rsid w:val="007A3592"/>
    <w:rPr>
      <w:rFonts w:ascii="Times New Roman" w:hAnsi="Times New Roman" w:cs="Times New Roman"/>
      <w:noProof/>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image" Target="media/image2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jpe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image" Target="media/image20.png"/><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jpe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jpeg"/><Relationship Id="rId19" Type="http://schemas.openxmlformats.org/officeDocument/2006/relationships/image" Target="media/image15.jpe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7</Pages>
  <Words>2623</Words>
  <Characters>1495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Restu Wijaya</dc:creator>
  <cp:keywords/>
  <dc:description/>
  <cp:lastModifiedBy>Hp</cp:lastModifiedBy>
  <cp:revision>3</cp:revision>
  <dcterms:created xsi:type="dcterms:W3CDTF">2024-10-24T09:15:00Z</dcterms:created>
  <dcterms:modified xsi:type="dcterms:W3CDTF">2024-11-04T23:51:00Z</dcterms:modified>
</cp:coreProperties>
</file>